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4B1EB6EC"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FB1EB3">
              <w:rPr>
                <w:b w:val="0"/>
                <w:bCs/>
                <w:noProof/>
                <w:webHidden/>
              </w:rPr>
              <w:t>4</w:t>
            </w:r>
            <w:r w:rsidR="00641192" w:rsidRPr="00641192">
              <w:rPr>
                <w:b w:val="0"/>
                <w:bCs/>
                <w:noProof/>
                <w:webHidden/>
              </w:rPr>
              <w:fldChar w:fldCharType="end"/>
            </w:r>
          </w:hyperlink>
        </w:p>
        <w:p w14:paraId="3AD3F7E8" w14:textId="5FEEFB61"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FB1EB3">
              <w:rPr>
                <w:b w:val="0"/>
                <w:bCs/>
                <w:noProof/>
                <w:webHidden/>
              </w:rPr>
              <w:t>6</w:t>
            </w:r>
            <w:r w:rsidR="00641192" w:rsidRPr="00641192">
              <w:rPr>
                <w:b w:val="0"/>
                <w:bCs/>
                <w:noProof/>
                <w:webHidden/>
              </w:rPr>
              <w:fldChar w:fldCharType="end"/>
            </w:r>
          </w:hyperlink>
        </w:p>
        <w:p w14:paraId="70DA64E2" w14:textId="0B7E9CC0"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FB1EB3">
              <w:rPr>
                <w:bCs/>
                <w:noProof/>
                <w:webHidden/>
              </w:rPr>
              <w:t>6</w:t>
            </w:r>
            <w:r w:rsidR="00641192" w:rsidRPr="00641192">
              <w:rPr>
                <w:bCs/>
                <w:noProof/>
                <w:webHidden/>
              </w:rPr>
              <w:fldChar w:fldCharType="end"/>
            </w:r>
          </w:hyperlink>
        </w:p>
        <w:p w14:paraId="055D17A2" w14:textId="07855328"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FB1EB3">
              <w:rPr>
                <w:bCs/>
                <w:noProof/>
                <w:webHidden/>
              </w:rPr>
              <w:t>8</w:t>
            </w:r>
            <w:r w:rsidR="00641192" w:rsidRPr="00641192">
              <w:rPr>
                <w:bCs/>
                <w:noProof/>
                <w:webHidden/>
              </w:rPr>
              <w:fldChar w:fldCharType="end"/>
            </w:r>
          </w:hyperlink>
        </w:p>
        <w:p w14:paraId="5F605A1F" w14:textId="79C038D4"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FB1EB3">
              <w:rPr>
                <w:bCs/>
                <w:noProof/>
                <w:webHidden/>
              </w:rPr>
              <w:t>13</w:t>
            </w:r>
            <w:r w:rsidR="00641192" w:rsidRPr="00641192">
              <w:rPr>
                <w:bCs/>
                <w:noProof/>
                <w:webHidden/>
              </w:rPr>
              <w:fldChar w:fldCharType="end"/>
            </w:r>
          </w:hyperlink>
        </w:p>
        <w:p w14:paraId="0E6E40EA" w14:textId="65FAE03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FB1EB3">
              <w:rPr>
                <w:b w:val="0"/>
                <w:bCs/>
                <w:noProof/>
                <w:webHidden/>
              </w:rPr>
              <w:t>19</w:t>
            </w:r>
            <w:r w:rsidR="00641192" w:rsidRPr="00641192">
              <w:rPr>
                <w:b w:val="0"/>
                <w:bCs/>
                <w:noProof/>
                <w:webHidden/>
              </w:rPr>
              <w:fldChar w:fldCharType="end"/>
            </w:r>
          </w:hyperlink>
        </w:p>
        <w:p w14:paraId="36BD08D5" w14:textId="63B4C3AD"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FB1EB3">
              <w:rPr>
                <w:bCs/>
                <w:noProof/>
                <w:webHidden/>
              </w:rPr>
              <w:t>19</w:t>
            </w:r>
            <w:r w:rsidR="00641192" w:rsidRPr="00641192">
              <w:rPr>
                <w:bCs/>
                <w:noProof/>
                <w:webHidden/>
              </w:rPr>
              <w:fldChar w:fldCharType="end"/>
            </w:r>
          </w:hyperlink>
        </w:p>
        <w:p w14:paraId="0D089339" w14:textId="7457112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FB1EB3">
              <w:rPr>
                <w:bCs/>
                <w:noProof/>
                <w:webHidden/>
              </w:rPr>
              <w:t>22</w:t>
            </w:r>
            <w:r w:rsidR="00641192" w:rsidRPr="00641192">
              <w:rPr>
                <w:bCs/>
                <w:noProof/>
                <w:webHidden/>
              </w:rPr>
              <w:fldChar w:fldCharType="end"/>
            </w:r>
          </w:hyperlink>
        </w:p>
        <w:p w14:paraId="1D049BE5" w14:textId="1E03AEFE"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FB1EB3">
              <w:rPr>
                <w:b w:val="0"/>
                <w:bCs/>
                <w:noProof/>
                <w:webHidden/>
              </w:rPr>
              <w:t>26</w:t>
            </w:r>
            <w:r w:rsidR="00641192" w:rsidRPr="00641192">
              <w:rPr>
                <w:b w:val="0"/>
                <w:bCs/>
                <w:noProof/>
                <w:webHidden/>
              </w:rPr>
              <w:fldChar w:fldCharType="end"/>
            </w:r>
          </w:hyperlink>
        </w:p>
        <w:p w14:paraId="54DD5DC8" w14:textId="219818E5"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FB1EB3">
              <w:rPr>
                <w:bCs/>
                <w:noProof/>
                <w:webHidden/>
              </w:rPr>
              <w:t>26</w:t>
            </w:r>
            <w:r w:rsidR="00641192" w:rsidRPr="00641192">
              <w:rPr>
                <w:bCs/>
                <w:noProof/>
                <w:webHidden/>
              </w:rPr>
              <w:fldChar w:fldCharType="end"/>
            </w:r>
          </w:hyperlink>
        </w:p>
        <w:p w14:paraId="4B63A755" w14:textId="0C5F6AF9"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FB1EB3">
              <w:rPr>
                <w:bCs/>
                <w:noProof/>
                <w:webHidden/>
              </w:rPr>
              <w:t>31</w:t>
            </w:r>
            <w:r w:rsidR="00641192" w:rsidRPr="00641192">
              <w:rPr>
                <w:bCs/>
                <w:noProof/>
                <w:webHidden/>
              </w:rPr>
              <w:fldChar w:fldCharType="end"/>
            </w:r>
          </w:hyperlink>
        </w:p>
        <w:p w14:paraId="49175460" w14:textId="25A9A2A1"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FB1EB3">
              <w:rPr>
                <w:b w:val="0"/>
                <w:bCs/>
                <w:noProof/>
                <w:webHidden/>
              </w:rPr>
              <w:t>33</w:t>
            </w:r>
            <w:r w:rsidR="00641192" w:rsidRPr="00641192">
              <w:rPr>
                <w:b w:val="0"/>
                <w:bCs/>
                <w:noProof/>
                <w:webHidden/>
              </w:rPr>
              <w:fldChar w:fldCharType="end"/>
            </w:r>
          </w:hyperlink>
        </w:p>
        <w:p w14:paraId="1F0CC151" w14:textId="1EE1E98C"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FB1EB3">
              <w:rPr>
                <w:b w:val="0"/>
                <w:bCs/>
                <w:noProof/>
                <w:webHidden/>
              </w:rPr>
              <w:t>37</w:t>
            </w:r>
            <w:r w:rsidR="00641192" w:rsidRPr="00641192">
              <w:rPr>
                <w:b w:val="0"/>
                <w:bCs/>
                <w:noProof/>
                <w:webHidden/>
              </w:rPr>
              <w:fldChar w:fldCharType="end"/>
            </w:r>
          </w:hyperlink>
        </w:p>
        <w:p w14:paraId="4760FD1E" w14:textId="57B6C315"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FB1EB3">
              <w:rPr>
                <w:bCs/>
                <w:noProof/>
                <w:webHidden/>
              </w:rPr>
              <w:t>37</w:t>
            </w:r>
            <w:r w:rsidR="00641192" w:rsidRPr="00641192">
              <w:rPr>
                <w:bCs/>
                <w:noProof/>
                <w:webHidden/>
              </w:rPr>
              <w:fldChar w:fldCharType="end"/>
            </w:r>
          </w:hyperlink>
        </w:p>
        <w:p w14:paraId="6EDB46AE" w14:textId="1B553337"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FB1EB3">
              <w:rPr>
                <w:bCs/>
                <w:noProof/>
                <w:webHidden/>
              </w:rPr>
              <w:t>46</w:t>
            </w:r>
            <w:r w:rsidR="00641192" w:rsidRPr="00641192">
              <w:rPr>
                <w:bCs/>
                <w:noProof/>
                <w:webHidden/>
              </w:rPr>
              <w:fldChar w:fldCharType="end"/>
            </w:r>
          </w:hyperlink>
        </w:p>
        <w:p w14:paraId="6D3378CB" w14:textId="771771A8"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FB1EB3">
              <w:rPr>
                <w:b w:val="0"/>
                <w:bCs/>
                <w:noProof/>
                <w:webHidden/>
              </w:rPr>
              <w:t>49</w:t>
            </w:r>
            <w:r w:rsidR="00641192" w:rsidRPr="00641192">
              <w:rPr>
                <w:b w:val="0"/>
                <w:bCs/>
                <w:noProof/>
                <w:webHidden/>
              </w:rPr>
              <w:fldChar w:fldCharType="end"/>
            </w:r>
          </w:hyperlink>
        </w:p>
        <w:p w14:paraId="6AAE000D" w14:textId="3EED3EC6"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FB1EB3">
              <w:rPr>
                <w:b w:val="0"/>
                <w:bCs/>
                <w:noProof/>
                <w:webHidden/>
              </w:rPr>
              <w:t>50</w:t>
            </w:r>
            <w:r w:rsidR="00641192" w:rsidRPr="00641192">
              <w:rPr>
                <w:b w:val="0"/>
                <w:bCs/>
                <w:noProof/>
                <w:webHidden/>
              </w:rPr>
              <w:fldChar w:fldCharType="end"/>
            </w:r>
          </w:hyperlink>
        </w:p>
        <w:p w14:paraId="3044D9C0" w14:textId="1738DAD7"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FB1EB3">
              <w:rPr>
                <w:b w:val="0"/>
                <w:bCs/>
                <w:noProof/>
                <w:webHidden/>
              </w:rPr>
              <w:t>53</w:t>
            </w:r>
            <w:r w:rsidR="00641192" w:rsidRPr="00641192">
              <w:rPr>
                <w:b w:val="0"/>
                <w:bCs/>
                <w:noProof/>
                <w:webHidden/>
              </w:rPr>
              <w:fldChar w:fldCharType="end"/>
            </w:r>
          </w:hyperlink>
        </w:p>
        <w:p w14:paraId="5C626B39" w14:textId="0227B512"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FB1EB3">
              <w:rPr>
                <w:b w:val="0"/>
                <w:bCs/>
                <w:noProof/>
                <w:webHidden/>
              </w:rPr>
              <w:t>53</w:t>
            </w:r>
            <w:r w:rsidR="00641192" w:rsidRPr="00641192">
              <w:rPr>
                <w:b w:val="0"/>
                <w:bCs/>
                <w:noProof/>
                <w:webHidden/>
              </w:rPr>
              <w:fldChar w:fldCharType="end"/>
            </w:r>
          </w:hyperlink>
        </w:p>
        <w:p w14:paraId="46B846B1" w14:textId="435E6FBC"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FB1EB3">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699D3F55" w14:textId="0672415E" w:rsidR="009C2F31" w:rsidRPr="00C95924" w:rsidRDefault="009C2F31" w:rsidP="00C95924">
      <w:pPr>
        <w:spacing w:line="360" w:lineRule="auto"/>
        <w:jc w:val="center"/>
        <w:rPr>
          <w:b/>
          <w:bCs/>
          <w:sz w:val="28"/>
          <w:szCs w:val="28"/>
        </w:rPr>
      </w:pPr>
      <w:r w:rsidRPr="00992874">
        <w:rPr>
          <w:b/>
          <w:bCs/>
          <w:sz w:val="28"/>
          <w:szCs w:val="28"/>
        </w:rPr>
        <w:t>Wykaz skrótów stosowanych w pracy</w:t>
      </w: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68425B3C" w:rsidR="00DF1D7A"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54B2ED74" w14:textId="36A75B22" w:rsidR="00C95924" w:rsidRPr="00514A06" w:rsidRDefault="00C95924" w:rsidP="002B4184">
      <w:pPr>
        <w:spacing w:line="360" w:lineRule="auto"/>
        <w:ind w:firstLine="708"/>
      </w:pPr>
      <w:r w:rsidRPr="00514A06">
        <w:t xml:space="preserve">GPS </w:t>
      </w:r>
      <w:r w:rsidRPr="00514A06">
        <w:tab/>
      </w:r>
      <w:r w:rsidRPr="00514A06">
        <w:tab/>
        <w:t>Global Positioning System</w:t>
      </w:r>
    </w:p>
    <w:p w14:paraId="31AA143D" w14:textId="77777777" w:rsidR="009C2F31" w:rsidRPr="00514A06" w:rsidRDefault="009C2F31" w:rsidP="00DF1D7A">
      <w:pPr>
        <w:spacing w:line="360" w:lineRule="auto"/>
        <w:ind w:firstLine="708"/>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36138174"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mogą być dużym zagrożeniem w</w:t>
      </w:r>
      <w:r w:rsidR="00C95924">
        <w:t>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w:t>
      </w:r>
      <w:r w:rsidR="00C95924">
        <w:t>Organizacji Narodów Zjednoczonych (</w:t>
      </w:r>
      <w:r w:rsidR="007F6651" w:rsidRPr="007F6651">
        <w:t>ONZ</w:t>
      </w:r>
      <w:r w:rsidR="00C95924">
        <w:t>)</w:t>
      </w:r>
      <w:r w:rsidR="007F6651" w:rsidRPr="007F6651">
        <w:t xml:space="preserve"> </w:t>
      </w:r>
      <w:r w:rsidR="007F6651">
        <w:t>postawiło sobie za</w:t>
      </w:r>
      <w:r w:rsidR="007F6651" w:rsidRPr="007F6651">
        <w:t xml:space="preserve"> cel zmniejszenia globalnej liczby zgonów i obrażeń </w:t>
      </w:r>
      <w:r w:rsidR="007F6651">
        <w:t xml:space="preserve">wynikających </w:t>
      </w:r>
      <w:r w:rsidR="002D5C87">
        <w:t>z wypadków</w:t>
      </w:r>
      <w:r w:rsidR="007F6651" w:rsidRPr="007F6651">
        <w:t xml:space="preserve">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w:t>
      </w:r>
      <w:r w:rsidR="007E36A6">
        <w:t>y</w:t>
      </w:r>
      <w:r w:rsidR="00596D97" w:rsidRPr="00596D97">
        <w:t xml:space="preserve"> wspomagania kierowcy</w:t>
      </w:r>
      <w:r w:rsidR="00596D97">
        <w:t>, które coraz częściej możemy odnaleźć w</w:t>
      </w:r>
      <w:r w:rsidR="002D5C87">
        <w:t> </w:t>
      </w:r>
      <w:r w:rsidR="00596D97">
        <w:t>pojazdach.</w:t>
      </w:r>
      <w:r w:rsidR="00596D97" w:rsidRPr="00596D97">
        <w:t xml:space="preserve"> </w:t>
      </w:r>
      <w:r w:rsidR="00E658C2">
        <w:t>Jest to każde elektroniczne urządzenie, które wspomaga kierowcę w</w:t>
      </w:r>
      <w:r w:rsidR="002D5C87">
        <w:t> </w:t>
      </w:r>
      <w:r w:rsidR="00E658C2">
        <w:t xml:space="preserve">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7E36A6">
        <w:t>zaawansowane systemy wspomagania kierowcy (</w:t>
      </w:r>
      <w:r w:rsidR="00D76BEF" w:rsidRPr="00B12C82">
        <w:t>ADAS</w:t>
      </w:r>
      <w:r w:rsidR="007E36A6">
        <w:t>)</w:t>
      </w:r>
      <w:r w:rsidR="00D76BEF" w:rsidRPr="00B12C82">
        <w:t xml:space="preserve">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w:t>
      </w:r>
      <w:r w:rsidR="00C95924">
        <w:t> </w:t>
      </w:r>
      <w:r w:rsidR="00B22984">
        <w:t>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w:t>
      </w:r>
      <w:r w:rsidR="002D5C87">
        <w:t> </w:t>
      </w:r>
      <w:r w:rsidR="00B22984" w:rsidRPr="00B22984">
        <w:t xml:space="preserve">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na przykład korzystając z</w:t>
      </w:r>
      <w:r w:rsidR="002D5C87">
        <w:t> </w:t>
      </w:r>
      <w:r w:rsidR="00B94E28">
        <w:t xml:space="preserve">informacji </w:t>
      </w:r>
      <w:r w:rsidR="00C95924">
        <w:t>systemu nawigacji satelitarnej (</w:t>
      </w:r>
      <w:r w:rsidR="00B94E28">
        <w:t>GPS</w:t>
      </w:r>
      <w:r w:rsidR="00C95924">
        <w:t>)</w:t>
      </w:r>
      <w:r w:rsidR="00B94E28">
        <w:t xml:space="preserve">, jednak </w:t>
      </w:r>
      <w:r w:rsidR="00B94E28" w:rsidRPr="00B94E28">
        <w:t>w</w:t>
      </w:r>
      <w:r w:rsidR="00C95924">
        <w:t> </w:t>
      </w:r>
      <w:r w:rsidR="00B94E28" w:rsidRPr="00B94E28">
        <w:t xml:space="preserve">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480D9C6D" w:rsidR="002F743E" w:rsidRDefault="002F743E" w:rsidP="00F5691C">
      <w:pPr>
        <w:pStyle w:val="BodyText"/>
      </w:pPr>
      <w:r>
        <w:tab/>
        <w:t>Kończąc wprowadzenie</w:t>
      </w:r>
      <w:r w:rsidR="009C1705">
        <w:t>, warto</w:t>
      </w:r>
      <w:r w:rsidR="00F47DDE">
        <w:t xml:space="preserve"> </w:t>
      </w:r>
      <w:r w:rsidR="009C1705">
        <w:t xml:space="preserve">również </w:t>
      </w:r>
      <w:r w:rsidR="00B1452F">
        <w:t>zaprezentować strukturę pracy. W</w:t>
      </w:r>
      <w:r w:rsidR="002D5C87">
        <w:t> </w:t>
      </w:r>
      <w:r w:rsidR="00B1452F">
        <w:t xml:space="preserve">rozdziale </w:t>
      </w:r>
      <w:r w:rsidR="00093D99">
        <w:t>1 dokonano przeglądu literatury</w:t>
      </w:r>
      <w:r w:rsidR="00E820F8">
        <w:t xml:space="preserve"> i historii</w:t>
      </w:r>
      <w:r w:rsidR="00093D99">
        <w:t xml:space="preserve"> omawianego </w:t>
      </w:r>
      <w:r w:rsidR="00A7598C">
        <w:t>zagadnienia</w:t>
      </w:r>
      <w:r w:rsidR="00C95924">
        <w:t>.</w:t>
      </w:r>
      <w:r w:rsidR="00E26F18">
        <w:t xml:space="preserve"> Dotychczas powstały</w:t>
      </w:r>
      <w:r w:rsidR="00A7598C">
        <w:t xml:space="preserve"> różne podejścia </w:t>
      </w:r>
      <w:r w:rsidR="00F20B35">
        <w:t>w kontekście używanych modeli uczenia maszynowego</w:t>
      </w:r>
      <w:r w:rsidR="00E26F18">
        <w:t xml:space="preserve">, których </w:t>
      </w:r>
      <w:r w:rsidR="00A7598C">
        <w:t>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E26F18">
        <w:t xml:space="preserve">na </w:t>
      </w:r>
      <w:r w:rsidR="00FC43D6">
        <w:t xml:space="preserve">zdefiniowaniu pojęć, wykorzystywanych w celu rozwiązania przedstawionego problemu. W rozdziale 3 opisane zostały dane, z których korzystać będzie stworzony model, </w:t>
      </w:r>
      <w:r w:rsidR="004E7A7B">
        <w:t xml:space="preserve">przeznaczony </w:t>
      </w:r>
      <w:r w:rsidR="00FC43D6">
        <w:t>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2D5C87">
        <w:t> </w:t>
      </w:r>
      <w:r w:rsidR="008D4913">
        <w:t xml:space="preserve">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3FB87611" w:rsidR="00053A87" w:rsidRDefault="00053A87" w:rsidP="003261B7">
      <w:pPr>
        <w:pStyle w:val="BodyText"/>
      </w:pPr>
      <w:r>
        <w:tab/>
        <w:t>Rozdział ten prezentuje jak przez lata rozwijany był problem detekcji, a</w:t>
      </w:r>
      <w:r w:rsidR="002D5C87">
        <w:t> </w:t>
      </w:r>
      <w:r w:rsidR="004E7A7B">
        <w:t>następnie</w:t>
      </w:r>
      <w:r>
        <w:t xml:space="preserve"> rozpoznawania i klasyfikacji znaków drogowych, oraz jak użyte zostały sieci konwolucyjne do rozwiązania tego zagadnienia.</w:t>
      </w:r>
      <w:r w:rsidR="00964A00">
        <w:t xml:space="preserve"> Przedstawia także kluczowe prace w</w:t>
      </w:r>
      <w:r w:rsidR="002D5C87">
        <w:t> </w:t>
      </w:r>
      <w:r w:rsidR="00964A00">
        <w:t xml:space="preserve">tematyce </w:t>
      </w:r>
      <w:r w:rsidR="00B43679">
        <w:t>wizji komputerowej (</w:t>
      </w:r>
      <w:r w:rsidR="00964A00">
        <w:t>computer vision</w:t>
      </w:r>
      <w:r w:rsidR="00B43679">
        <w:t>)</w:t>
      </w:r>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4D6DCB5D" w:rsidR="008015F2" w:rsidRDefault="008015F2" w:rsidP="007E70C3">
      <w:pPr>
        <w:pStyle w:val="BodyText"/>
      </w:pPr>
      <w:r>
        <w:tab/>
        <w:t>Kolejnym krokiem ku standaryzacji była k</w:t>
      </w:r>
      <w:r w:rsidRPr="00FB09FF">
        <w:t>onwencja wiedeńska o znakach i</w:t>
      </w:r>
      <w:r w:rsidR="002D5C87">
        <w:t> </w:t>
      </w:r>
      <w:r w:rsidRPr="00FB09FF">
        <w:t>sygnałach drogowych</w:t>
      </w:r>
      <w:r>
        <w:t>.</w:t>
      </w:r>
      <w:r w:rsidRPr="00FB09FF">
        <w:t xml:space="preserve"> </w:t>
      </w:r>
      <w:r>
        <w:t xml:space="preserve">Jest </w:t>
      </w:r>
      <w:r w:rsidRPr="00FB09FF">
        <w:t>to traktat podpisany w 1968 roku, dzięki któremu udało się ujednolicić znaki drogowe w różnych krajach. Około 52 krajów podpisało ten traktat, w</w:t>
      </w:r>
      <w:r w:rsidR="002D5C87">
        <w:t> </w:t>
      </w:r>
      <w:r w:rsidRPr="00FB09FF">
        <w:t xml:space="preserve">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0F7CFA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r w:rsidR="00B43679">
        <w:t>c</w:t>
      </w:r>
      <w:r w:rsidR="00ED0C41" w:rsidRPr="00ED0C41">
        <w:t xml:space="preserve">omputer </w:t>
      </w:r>
      <w:r w:rsidR="00B43679">
        <w:t>v</w:t>
      </w:r>
      <w:r w:rsidR="00ED0C41" w:rsidRPr="00ED0C41">
        <w:t>ision</w:t>
      </w:r>
      <w:r w:rsidR="003751C8">
        <w:t xml:space="preserve"> </w:t>
      </w:r>
      <w:r w:rsidR="00ED0C41" w:rsidRPr="00ED0C41">
        <w:t xml:space="preserve">od ponad 30 lat. Według </w:t>
      </w:r>
      <w:bookmarkStart w:id="6" w:name="_Hlk127903696"/>
      <w:r w:rsidR="002F1834">
        <w:t>Escalera</w:t>
      </w:r>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zautomatyzowanego rozpoznawania </w:t>
      </w:r>
      <w:r w:rsidR="00ED0C41" w:rsidRPr="00ED0C41">
        <w:lastRenderedPageBreak/>
        <w:t xml:space="preserve">znaków drogowych zostało </w:t>
      </w:r>
      <w:r w:rsidR="00AF1432">
        <w:t>przeprowadzone</w:t>
      </w:r>
      <w:r w:rsidR="00ED0C41" w:rsidRPr="00ED0C41">
        <w:t xml:space="preserve"> w</w:t>
      </w:r>
      <w:r w:rsidR="002D5C87">
        <w:t> </w:t>
      </w:r>
      <w:r w:rsidR="00ED0C41" w:rsidRPr="00ED0C41">
        <w:t>Japonii w 1984 roku</w:t>
      </w:r>
      <w:r w:rsidR="002F1834">
        <w:t xml:space="preserve">, choć pierwsze prace skupione na detekcji i rozpoznawaniu znaków drogowych, które można znaleźć w bazie Scopus,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938B99E" w:rsidR="00A473F8" w:rsidRDefault="00A473F8" w:rsidP="00DE6135">
      <w:pPr>
        <w:pStyle w:val="BodyText"/>
      </w:pPr>
      <w:r>
        <w:tab/>
        <w:t>W 1987 roku, L</w:t>
      </w:r>
      <w:r w:rsidRPr="00A473F8">
        <w:t>aboratorium Rozpoznawania Obrazów na Uniwersytecie w</w:t>
      </w:r>
      <w:r w:rsidR="002D5C87">
        <w:t> </w:t>
      </w:r>
      <w:r w:rsidRPr="00A473F8">
        <w:t>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w:t>
      </w:r>
      <w:r w:rsidR="00B94B11" w:rsidRPr="00A473F8">
        <w:t>prędkości</w:t>
      </w:r>
      <w:r w:rsidR="00B94B11">
        <w:t xml:space="preserve"> </w:t>
      </w:r>
      <w:r w:rsidR="00B94B11" w:rsidRPr="00A473F8">
        <w:t>wykorzystując</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w:t>
      </w:r>
      <w:r w:rsidR="00F82847">
        <w:t> </w:t>
      </w:r>
      <w:r w:rsidRPr="00A473F8">
        <w:t>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2F1C994"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z</w:t>
      </w:r>
      <w:r w:rsidR="002D5C87">
        <w:t>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0BE8011F"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w:t>
      </w:r>
      <w:r w:rsidR="00F82847">
        <w:t>‘</w:t>
      </w:r>
      <w:r w:rsidRPr="00DA5C1F">
        <w:t>DARPA Grand Challenge</w:t>
      </w:r>
      <w:r w:rsidR="00F82847">
        <w:t>’</w:t>
      </w:r>
      <w:r w:rsidRPr="00DA5C1F">
        <w:t xml:space="preserve"> </w:t>
      </w:r>
      <w:r>
        <w:t>w 2004 roku</w:t>
      </w:r>
      <w:r w:rsidRPr="00DA5C1F">
        <w:t xml:space="preserve">. Celem było przejechanie 150 mil do celu po wyznaczonej trasie. Choć żaden z pojazdów nie ukończył trasy, był to ważny krok w rozwoju pojazdów autonomicznych. </w:t>
      </w:r>
      <w:r w:rsidR="00E01E45">
        <w:t>W</w:t>
      </w:r>
      <w:r w:rsidR="00F82847">
        <w:t> </w:t>
      </w:r>
      <w:r w:rsidR="00E01E45">
        <w:t>kolejnych latach</w:t>
      </w:r>
      <w:r w:rsidRPr="00DA5C1F">
        <w:t xml:space="preserve"> odbyło się więcej podobnych konkursów, w których </w:t>
      </w:r>
      <w:r w:rsidR="00E01E45">
        <w:t xml:space="preserve">to </w:t>
      </w:r>
      <w:r w:rsidR="005A4414">
        <w:t>różnym zespołom udało się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B39EBD4"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w:t>
      </w:r>
      <w:r w:rsidR="00530FC7">
        <w:t>co</w:t>
      </w:r>
      <w:r>
        <w:t xml:space="preserve"> można ujrzeć na rysunku numer 1. Od 2005 roku liczba prac zaczęła rosnąć lawinowo, co zbiega się w czasie z</w:t>
      </w:r>
      <w:r w:rsidR="002D5C87">
        <w:t> </w:t>
      </w:r>
      <w:r>
        <w:t xml:space="preserve">pierwszymi zawodami </w:t>
      </w:r>
      <w:r>
        <w:lastRenderedPageBreak/>
        <w:t>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B6A7FDC"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4FC39524" w:rsidR="004934C0" w:rsidRPr="004934C0" w:rsidRDefault="005A4414" w:rsidP="00DE6135">
      <w:pPr>
        <w:pStyle w:val="BodyText"/>
      </w:pPr>
      <w:r>
        <w:tab/>
        <w:t xml:space="preserve">W </w:t>
      </w:r>
      <w:r w:rsidR="00530FC7">
        <w:t>XXI</w:t>
      </w:r>
      <w:r>
        <w:t xml:space="preserve"> wieku</w:t>
      </w:r>
      <w:r w:rsidRPr="00787A07">
        <w:t xml:space="preserve">, </w:t>
      </w:r>
      <w:r w:rsidR="007A53BD">
        <w:t>w</w:t>
      </w:r>
      <w:r w:rsidRPr="00787A07">
        <w:t xml:space="preserve">raz </w:t>
      </w:r>
      <w:r w:rsidR="007A53BD">
        <w:t>z</w:t>
      </w:r>
      <w:r w:rsidRPr="00787A07">
        <w:t xml:space="preserve"> udanymi zastosowaniami głębokiego uczenia</w:t>
      </w:r>
      <w:r w:rsidR="007A53BD">
        <w:t xml:space="preserve"> w </w:t>
      </w:r>
      <w:r w:rsidRPr="00787A07">
        <w:t>rozpoznawani</w:t>
      </w:r>
      <w:r w:rsidR="007A53BD">
        <w:t>u</w:t>
      </w:r>
      <w:r w:rsidRPr="00787A07">
        <w:t xml:space="preserve"> mowy</w:t>
      </w:r>
      <w:r>
        <w:t xml:space="preserve"> czy</w:t>
      </w:r>
      <w:r w:rsidRPr="00787A07">
        <w:t xml:space="preserve"> segmentacj</w:t>
      </w:r>
      <w:r w:rsidR="007A53BD">
        <w:t>i</w:t>
      </w:r>
      <w:r w:rsidRPr="00787A07">
        <w:t xml:space="preserve"> semantyczn</w:t>
      </w:r>
      <w:r w:rsidR="007A53BD">
        <w:t>ej</w:t>
      </w:r>
      <w:r>
        <w:t>,</w:t>
      </w:r>
      <w:r w:rsidRPr="00787A07">
        <w:t xml:space="preserve"> </w:t>
      </w:r>
      <w:r w:rsidR="007A53BD">
        <w:t xml:space="preserve">zaczęto wprowadzać je </w:t>
      </w:r>
      <w:r w:rsidRPr="00787A07">
        <w:t xml:space="preserve">do </w:t>
      </w:r>
      <w:r w:rsidR="00530FC7">
        <w:t>problemu klasyfikacji obrazów</w:t>
      </w:r>
      <w:r w:rsidRPr="00787A07">
        <w:t>.</w:t>
      </w:r>
      <w:r w:rsidR="004934C0">
        <w:t xml:space="preserve"> Jedną z takich metod były sieci konwolucyjne</w:t>
      </w:r>
      <w:r w:rsidR="00B5183E">
        <w:t>, rozwijane przez lata w ramach dziedziny computer vision.</w:t>
      </w:r>
    </w:p>
    <w:p w14:paraId="61AC5881" w14:textId="60356F4A" w:rsidR="005409DA" w:rsidRDefault="00A67A9F" w:rsidP="0068368A">
      <w:pPr>
        <w:pStyle w:val="Heading2"/>
      </w:pPr>
      <w:bookmarkStart w:id="8" w:name="_Toc134982588"/>
      <w:bookmarkStart w:id="9" w:name="_Toc135162686"/>
      <w:r>
        <w:t xml:space="preserve">Rozwój </w:t>
      </w:r>
      <w:r w:rsidR="004A3CF0">
        <w:t>Computer Vision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62F2D5DD" w:rsidR="00A47641" w:rsidRDefault="00666FD1" w:rsidP="005409DA">
      <w:pPr>
        <w:pStyle w:val="BodyText"/>
      </w:pPr>
      <w:r w:rsidRPr="004A3CF0">
        <w:tab/>
      </w:r>
      <w:r w:rsidR="009B08E7" w:rsidRPr="009B08E7">
        <w:t>Obszar Computer Vision</w:t>
      </w:r>
      <w:r w:rsidR="00046C6B">
        <w:t xml:space="preserve"> </w:t>
      </w:r>
      <w:r w:rsidR="009B08E7" w:rsidRPr="009B08E7">
        <w:t xml:space="preserve">stał się mocno popularny stosunkowo </w:t>
      </w:r>
      <w:r w:rsidR="009B43C7" w:rsidRPr="009B08E7">
        <w:t>niedawno</w:t>
      </w:r>
      <w:r w:rsidR="009B43C7">
        <w:t>, w</w:t>
      </w:r>
      <w:r w:rsidR="009B08E7" w:rsidRPr="009B08E7">
        <w:t xml:space="preserve">raz z takim </w:t>
      </w:r>
      <w:r w:rsidR="00046C6B">
        <w:t>wydarzeni</w:t>
      </w:r>
      <w:r w:rsidR="00A62068">
        <w:t>em</w:t>
      </w:r>
      <w:r w:rsidR="009B08E7" w:rsidRPr="009B08E7">
        <w:t xml:space="preserve"> jak wygrana AlexNet w konkursie ImageNet</w:t>
      </w:r>
      <w:r w:rsidR="009B08E7">
        <w:t xml:space="preserve"> </w:t>
      </w:r>
      <w:r w:rsidR="009B43C7">
        <w:t>J</w:t>
      </w:r>
      <w:r w:rsidR="009B08E7">
        <w:t>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77F01E34" w:rsidR="00A47641" w:rsidRDefault="00A47641" w:rsidP="005409DA">
      <w:pPr>
        <w:pStyle w:val="BodyText"/>
      </w:pPr>
      <w:r>
        <w:tab/>
      </w:r>
      <w:r w:rsidRPr="00A47641">
        <w:t>Historię tą warto zacząć od e</w:t>
      </w:r>
      <w:r>
        <w:t>ksperymentu biologicznego, który miał miejsce w</w:t>
      </w:r>
      <w:r w:rsidR="002D5C87">
        <w:t> </w:t>
      </w:r>
      <w:r>
        <w:t>latach 50-tych, dwudziestego wieku.</w:t>
      </w:r>
      <w:r w:rsidR="002E329A">
        <w:t xml:space="preserve"> </w:t>
      </w:r>
      <w:r w:rsidR="002E329A" w:rsidRPr="002E329A">
        <w:t xml:space="preserve">W 1959 roku dwóch neurofizjologów </w:t>
      </w:r>
      <w:r w:rsidR="002E329A" w:rsidRPr="002E329A">
        <w:lastRenderedPageBreak/>
        <w:t xml:space="preserve">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t>
      </w:r>
      <w:r w:rsidR="009B43C7">
        <w:t xml:space="preserve">sposoby </w:t>
      </w:r>
      <w:r w:rsidR="002E329A" w:rsidRPr="002E329A">
        <w:t xml:space="preserve">odpowiedzi neuronów kory wzrokowej, a także </w:t>
      </w:r>
      <w:r w:rsidR="009B43C7">
        <w:t xml:space="preserve">jak </w:t>
      </w:r>
      <w:r w:rsidR="002E329A" w:rsidRPr="002E329A">
        <w:t>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w:t>
      </w:r>
      <w:r w:rsidR="001355AC">
        <w:t>D</w:t>
      </w:r>
      <w:r w:rsidR="00EA26A4" w:rsidRPr="00EA26A4">
        <w:t>zięki swoim eksperymentom</w:t>
      </w:r>
      <w:r w:rsidR="001355AC">
        <w:t xml:space="preserve"> ustalili</w:t>
      </w:r>
      <w:r w:rsidR="00EA26A4" w:rsidRPr="00EA26A4">
        <w:t>, że w pierwotnej korze wzrokowej znajdują się proste i złożone neurony</w:t>
      </w:r>
      <w:r w:rsidR="001355AC">
        <w:t>.</w:t>
      </w:r>
      <w:r w:rsidR="00EA26A4" w:rsidRPr="00EA26A4">
        <w:t xml:space="preserve"> </w:t>
      </w:r>
      <w:r w:rsidR="001355AC">
        <w:t>Co więcej</w:t>
      </w:r>
      <w:r w:rsidR="00EA26A4" w:rsidRPr="00EA26A4">
        <w:t xml:space="preserve"> przetwarzanie wzrokowe zawsze zaczyna się od prostych struktur, takich jak zorientowane krawędzie.</w:t>
      </w:r>
      <w:r w:rsidR="00710238">
        <w:t xml:space="preserve"> </w:t>
      </w:r>
      <w:r w:rsidR="00710238" w:rsidRPr="00710238">
        <w:t>Proste neurony reagują na krawędzie i paski o określonych orientacjach. Natomiast złożone neurony różnią się tym, że te krawędzie i paski mogą być przesunięte w obrębie sceny, a</w:t>
      </w:r>
      <w:r w:rsidR="001355AC">
        <w:t> </w:t>
      </w:r>
      <w:r w:rsidR="00710238" w:rsidRPr="00710238">
        <w:t xml:space="preserve">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ludzkim systemie </w:t>
      </w:r>
      <w:r w:rsidR="001355AC">
        <w:t>wzrokowym</w:t>
      </w:r>
      <w:r w:rsidR="005B1080" w:rsidRPr="005B1080">
        <w:t xml:space="preserve">, a także </w:t>
      </w:r>
      <w:r w:rsidR="008B41E2">
        <w:t>są</w:t>
      </w:r>
      <w:r w:rsidR="005B1080" w:rsidRPr="005B1080">
        <w:t xml:space="preserve"> fundamentalną podstawą modeli </w:t>
      </w:r>
      <w:r w:rsidR="005B1080">
        <w:t>konwolucyjnych.</w:t>
      </w:r>
    </w:p>
    <w:p w14:paraId="5A1719E8" w14:textId="46D7821D" w:rsidR="006E33D7" w:rsidRDefault="006E33D7" w:rsidP="005409DA">
      <w:pPr>
        <w:pStyle w:val="BodyText"/>
      </w:pPr>
      <w:r>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w:t>
      </w:r>
      <w:r w:rsidR="001355AC">
        <w:t xml:space="preserve"> zrozumiałe dla </w:t>
      </w:r>
      <w:r w:rsidRPr="006E33D7">
        <w:t>maszyn. I to właśnie dzięki ich pracy możemy teraz przetwarzać obrazy cyfrowe na różne sposoby.</w:t>
      </w:r>
    </w:p>
    <w:p w14:paraId="4349CA0D" w14:textId="35E51F4D"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w:t>
      </w:r>
      <w:r w:rsidR="00053EDF">
        <w:t>.</w:t>
      </w:r>
      <w:r w:rsidR="00744DE8" w:rsidRPr="00744DE8">
        <w:t xml:space="preserve"> </w:t>
      </w:r>
      <w:r w:rsidR="00053EDF">
        <w:t>N</w:t>
      </w:r>
      <w:r w:rsidR="00744DE8" w:rsidRPr="00744DE8">
        <w:t xml:space="preserve">astępnie </w:t>
      </w:r>
      <w:r w:rsidR="00053EDF">
        <w:t>budowano</w:t>
      </w:r>
      <w:r w:rsidR="00744DE8" w:rsidRPr="00744DE8">
        <w:t xml:space="preserve"> z tych linii reprezentacj</w:t>
      </w:r>
      <w:r w:rsidR="00053EDF">
        <w:t>ę</w:t>
      </w:r>
      <w:r w:rsidR="00744DE8" w:rsidRPr="00744DE8">
        <w:t xml:space="preserve"> 3D</w:t>
      </w:r>
      <w:r w:rsidR="00053EDF">
        <w:t>, dzięki czemu</w:t>
      </w:r>
      <w:r w:rsidR="00744DE8" w:rsidRPr="00744DE8">
        <w:t xml:space="preserve"> wyświetl</w:t>
      </w:r>
      <w:r w:rsidR="00053EDF">
        <w:t>ano</w:t>
      </w:r>
      <w:r w:rsidR="00744DE8" w:rsidRPr="00744DE8">
        <w:t xml:space="preserve"> trójwymiarow</w:t>
      </w:r>
      <w:r w:rsidR="00053EDF">
        <w:t>e</w:t>
      </w:r>
      <w:r w:rsidR="00744DE8" w:rsidRPr="00744DE8">
        <w:t xml:space="preserve"> struktur</w:t>
      </w:r>
      <w:r w:rsidR="00053EDF">
        <w:t>y</w:t>
      </w:r>
      <w:r w:rsidR="00744DE8" w:rsidRPr="00744DE8">
        <w:t xml:space="preserve"> obiektów</w:t>
      </w:r>
      <w:r w:rsidR="00744DE8">
        <w:t xml:space="preserve">. Autor twierdził, że </w:t>
      </w:r>
      <w:r w:rsidR="00744DE8" w:rsidRPr="00744DE8">
        <w:t>procesy budowy</w:t>
      </w:r>
      <w:r w:rsidR="00744DE8">
        <w:t xml:space="preserve"> </w:t>
      </w:r>
      <w:r w:rsidR="00744DE8">
        <w:lastRenderedPageBreak/>
        <w:t>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255E1428" w:rsidR="00C431B0" w:rsidRDefault="00C431B0" w:rsidP="004A3CF0">
      <w:pPr>
        <w:pStyle w:val="BodyText"/>
      </w:pPr>
      <w:r>
        <w:tab/>
        <w:t xml:space="preserve">W latach 60 </w:t>
      </w:r>
      <w:r w:rsidR="00053EDF">
        <w:t>sztuczna inteligencja</w:t>
      </w:r>
      <w:r w:rsidRPr="00C431B0">
        <w:t xml:space="preserve"> stał</w:t>
      </w:r>
      <w:r w:rsidR="00053EDF">
        <w:t>a</w:t>
      </w:r>
      <w:r w:rsidRPr="00C431B0">
        <w:t xml:space="preserve"> się dyscypliną akademicką</w:t>
      </w:r>
      <w:r>
        <w:t>. Jeden z</w:t>
      </w:r>
      <w:r w:rsidR="00053EDF">
        <w:t> </w:t>
      </w:r>
      <w:r>
        <w:t xml:space="preserve">profesorów </w:t>
      </w:r>
      <w:r w:rsidR="00053EDF" w:rsidRPr="00053EDF">
        <w:t>Massachusetts Institute of Technology</w:t>
      </w:r>
      <w:r w:rsidR="00053EDF">
        <w:t xml:space="preserve"> (MIT)</w:t>
      </w:r>
      <w:r>
        <w:t xml:space="preserve">, </w:t>
      </w:r>
      <w:r w:rsidRPr="00C431B0">
        <w:t>Seymour Papert</w:t>
      </w:r>
      <w:r>
        <w:t xml:space="preserve">, </w:t>
      </w:r>
      <w:r w:rsidR="00D135A5">
        <w:t xml:space="preserve">zrealizował </w:t>
      </w:r>
      <w:r>
        <w:t xml:space="preserve">projekt pod nazwą „Summer Vision Project”, którego </w:t>
      </w:r>
      <w:proofErr w:type="gramStart"/>
      <w:r w:rsidR="009C2D9E">
        <w:t>finalnym</w:t>
      </w:r>
      <w:proofErr w:type="gramEnd"/>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w:t>
      </w:r>
      <w:r w:rsidR="00D135A5">
        <w:t>odpowiedniej etykiety</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29D43361" w:rsidR="00F669F3" w:rsidRDefault="00F669F3" w:rsidP="004A3CF0">
      <w:pPr>
        <w:pStyle w:val="BodyText"/>
      </w:pPr>
      <w:r>
        <w:tab/>
      </w:r>
      <w:r w:rsidRPr="00F669F3">
        <w:t>W latach 80. XX wieku dr Kunihiko Fukushima zainspirowany pracą Hubela i</w:t>
      </w:r>
      <w:r w:rsidR="002D5C87">
        <w:t> </w:t>
      </w:r>
      <w:r w:rsidRPr="00F669F3">
        <w:t>Wiesela na temat komórek prostych i złożonych zaproponował model "neokognitronu"</w:t>
      </w:r>
      <w:r w:rsidR="00D135A5">
        <w:t>. B</w:t>
      </w:r>
      <w:r>
        <w:t>ył</w:t>
      </w:r>
      <w:r w:rsidR="00D135A5">
        <w:t xml:space="preserve"> on</w:t>
      </w:r>
      <w:r>
        <w:t xml:space="preserve">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w:t>
      </w:r>
      <w:r w:rsidR="00E83F38">
        <w:t>. P</w:t>
      </w:r>
      <w:r w:rsidR="00CE75ED" w:rsidRPr="00CE75ED">
        <w:t>o wykonaniu pewnych obliczeń, wytwarzan</w:t>
      </w:r>
      <w:r w:rsidR="00E83F38">
        <w:t>o</w:t>
      </w:r>
      <w:r w:rsidR="00CE75ED" w:rsidRPr="00CE75ED">
        <w:t xml:space="preserve"> zdarze</w:t>
      </w:r>
      <w:r w:rsidR="00E83F38">
        <w:t>nia</w:t>
      </w:r>
      <w:r w:rsidR="00CE75ED" w:rsidRPr="00CE75ED">
        <w:t xml:space="preserve"> aktywacji (tablic</w:t>
      </w:r>
      <w:r w:rsidR="00E83F38">
        <w:t>e</w:t>
      </w:r>
      <w:r w:rsidR="00CE75ED" w:rsidRPr="00CE75ED">
        <w:t xml:space="preserve"> dwuwymiarow</w:t>
      </w:r>
      <w:r w:rsidR="00E83F38">
        <w:t>e</w:t>
      </w:r>
      <w:r w:rsidR="00CE75ED" w:rsidRPr="00CE75ED">
        <w:t xml:space="preserve">), </w:t>
      </w:r>
      <w:r w:rsidR="00E83F38">
        <w:t>będące</w:t>
      </w:r>
      <w:r w:rsidR="00CE75ED" w:rsidRPr="00CE75ED">
        <w:t xml:space="preserve"> wejści</w:t>
      </w:r>
      <w:r w:rsidR="00E83F38">
        <w:t>em</w:t>
      </w:r>
      <w:r w:rsidR="00CE75ED" w:rsidRPr="00CE75ED">
        <w:t xml:space="preserve">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Downsampling pomaga</w:t>
      </w:r>
      <w:r w:rsidR="00CE75ED">
        <w:t>ł</w:t>
      </w:r>
      <w:r w:rsidR="00CE75ED" w:rsidRPr="00CE75ED">
        <w:t xml:space="preserve"> poprawnie klasyfikować obiekty, nawet gdy </w:t>
      </w:r>
      <w:r w:rsidR="003D4467">
        <w:t>te</w:t>
      </w:r>
      <w:r w:rsidR="00CE75ED" w:rsidRPr="00CE75ED">
        <w:t xml:space="preserve">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232C3B88"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W ten sposób, wykorzystując również strukturę piramidową jak w</w:t>
      </w:r>
      <w:r w:rsidR="002D5C87">
        <w:t> </w:t>
      </w:r>
      <w:r w:rsidR="009613A1" w:rsidRPr="009613A1">
        <w:t xml:space="preserve">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36E9E486" w:rsidR="00034DD5" w:rsidRDefault="00034DD5" w:rsidP="004A3CF0">
      <w:pPr>
        <w:pStyle w:val="BodyText"/>
      </w:pPr>
      <w:r>
        <w:lastRenderedPageBreak/>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w:t>
      </w:r>
      <w:r w:rsidR="00E70E90">
        <w:t xml:space="preserve"> (CNN)</w:t>
      </w:r>
      <w:r w:rsidR="003D4467">
        <w:t>.</w:t>
      </w:r>
      <w:r w:rsidRPr="00034DD5">
        <w:t xml:space="preserve"> </w:t>
      </w:r>
      <w:r w:rsidR="003D4467">
        <w:t>W</w:t>
      </w:r>
      <w:r w:rsidRPr="00034DD5">
        <w:t>prowadz</w:t>
      </w:r>
      <w:r w:rsidR="003D4467">
        <w:t>ił on</w:t>
      </w:r>
      <w:r w:rsidRPr="00034DD5">
        <w:t xml:space="preserve"> kilka istotnych składników, któr</w:t>
      </w:r>
      <w:r>
        <w:t>e</w:t>
      </w:r>
      <w:r w:rsidRPr="00034DD5">
        <w:t xml:space="preserve"> do dziś używa</w:t>
      </w:r>
      <w:r>
        <w:t xml:space="preserve"> się</w:t>
      </w:r>
      <w:r w:rsidRPr="00034DD5">
        <w:t xml:space="preserve"> w </w:t>
      </w:r>
      <w:r w:rsidR="00E70E90">
        <w:t>tych sieciach</w:t>
      </w:r>
      <w:r w:rsidR="003D4467">
        <w:t>.</w:t>
      </w:r>
      <w:r>
        <w:t xml:space="preserve"> </w:t>
      </w:r>
      <w:r w:rsidR="003D4467">
        <w:t>S</w:t>
      </w:r>
      <w:r>
        <w:t xml:space="preserve">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51D38651"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Co prawda ich praca skupiła się na rozpoznawaniu izolowanych słów, jednakże max pooling jest wykorzystywany do dzi</w:t>
      </w:r>
      <w:r w:rsidR="00E70E90">
        <w:t>ś</w:t>
      </w:r>
      <w:r>
        <w:t xml:space="preserve"> w</w:t>
      </w:r>
      <w:r w:rsidR="00E70E90">
        <w:t> </w:t>
      </w:r>
      <w:r>
        <w:t xml:space="preserve">sieciach CNN do </w:t>
      </w:r>
      <w:r w:rsidRPr="0066734D">
        <w:t>próbkowani</w:t>
      </w:r>
      <w:r>
        <w:t>a</w:t>
      </w:r>
      <w:r w:rsidRPr="0066734D">
        <w:t xml:space="preserve"> reprezentacji wejściowej</w:t>
      </w:r>
      <w:r>
        <w:t xml:space="preserve"> </w:t>
      </w:r>
      <w:r w:rsidRPr="0066734D">
        <w:t>obrazu</w:t>
      </w:r>
      <w:r>
        <w:t>.</w:t>
      </w:r>
    </w:p>
    <w:p w14:paraId="65CDE08D" w14:textId="70AB55F9" w:rsidR="003312B0" w:rsidRDefault="0021704C" w:rsidP="0021704C">
      <w:pPr>
        <w:pStyle w:val="BodyText"/>
      </w:pPr>
      <w:r>
        <w:tab/>
        <w:t xml:space="preserve">W latach 90 zaczęto również podejmować próby rozwiązania problemu grupowania percepcyjnego. Naukowcy chcieli skłonić algorytmy do podzielenia obrazów na sensowne części, aby automatycznie określić, które piksele na obrazie </w:t>
      </w:r>
      <w:r w:rsidR="00E70E90">
        <w:t>są ze sobą związane</w:t>
      </w:r>
      <w:r>
        <w:t xml:space="preserve"> i odróżnić obiekty od ich otoczenia za pomocą algorytmu teorii grafów</w:t>
      </w:r>
      <w:r>
        <w:rPr>
          <w:rStyle w:val="FootnoteReference"/>
        </w:rPr>
        <w:footnoteReference w:id="16"/>
      </w:r>
      <w:r>
        <w:t>.</w:t>
      </w:r>
      <w:r w:rsidR="003312B0">
        <w:t xml:space="preserve"> </w:t>
      </w:r>
    </w:p>
    <w:p w14:paraId="262C60FC" w14:textId="7F811429"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wykorzys</w:t>
      </w:r>
      <w:r w:rsidR="00EF28E2">
        <w:t>tywał</w:t>
      </w:r>
      <w:r w:rsidR="003F516B" w:rsidRPr="003F516B">
        <w:t xml:space="preserve"> nową klasę lokalnych cech obrazu</w:t>
      </w:r>
      <w:r w:rsidR="00EF28E2">
        <w:t xml:space="preserve">. Były one </w:t>
      </w:r>
      <w:r w:rsidR="003F516B">
        <w:t>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Według autora cechy te są podobne do neuronów w</w:t>
      </w:r>
      <w:r w:rsidR="002D5C87">
        <w:t> </w:t>
      </w:r>
      <w:r w:rsidR="0080650C">
        <w:t xml:space="preserve">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 xml:space="preserve">obiektu na nieidealnym </w:t>
      </w:r>
      <w:r w:rsidR="00EF28E2">
        <w:t xml:space="preserve">obrazie </w:t>
      </w:r>
      <w:r w:rsidR="00FD3E34">
        <w:t>wyniósł</w:t>
      </w:r>
      <w:r w:rsidR="0080650C" w:rsidRPr="0080650C">
        <w:t xml:space="preserve"> poniżej 2 sekund.</w:t>
      </w:r>
    </w:p>
    <w:p w14:paraId="0F915C45" w14:textId="033399FC"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w:t>
      </w:r>
      <w:r w:rsidR="00A45E5C" w:rsidRPr="00A45E5C">
        <w:lastRenderedPageBreak/>
        <w:t>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w:t>
      </w:r>
      <w:r w:rsidR="002D5C87">
        <w:t> </w:t>
      </w:r>
      <w:r w:rsidR="00A45E5C" w:rsidRPr="00A45E5C">
        <w:t xml:space="preserve">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w:t>
      </w:r>
      <w:r w:rsidR="00EF28E2">
        <w:t>. P</w:t>
      </w:r>
      <w:r w:rsidR="00A45E5C" w:rsidRPr="00A45E5C">
        <w:t>ozwala</w:t>
      </w:r>
      <w:r w:rsidR="00A45E5C">
        <w:t>ła</w:t>
      </w:r>
      <w:r w:rsidR="00A45E5C" w:rsidRPr="00A45E5C">
        <w:t xml:space="preserve"> </w:t>
      </w:r>
      <w:r w:rsidR="00EF28E2">
        <w:t xml:space="preserve">ona </w:t>
      </w:r>
      <w:r w:rsidR="00A45E5C" w:rsidRPr="00A45E5C">
        <w:t>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6D3EA475"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w:t>
      </w:r>
      <w:r w:rsidR="00C97947">
        <w:t>procesorów graficznych (</w:t>
      </w:r>
      <w:r w:rsidR="00A85ED7" w:rsidRPr="00A85ED7">
        <w:t>GPU</w:t>
      </w:r>
      <w:r w:rsidR="00C97947">
        <w:t>)</w:t>
      </w:r>
      <w:r w:rsidR="00A85ED7" w:rsidRPr="00A85ED7">
        <w:t>. Ich implementacja była 20 razy szybsza od analogicznej implementacji na</w:t>
      </w:r>
      <w:r w:rsidR="00F71631">
        <w:t xml:space="preserve"> procesorach</w:t>
      </w:r>
      <w:r w:rsidR="00A85ED7" w:rsidRPr="00A85ED7">
        <w:t xml:space="preserve">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3966D7EF"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t>
      </w:r>
      <w:r w:rsidR="006316D6">
        <w:t>trafność</w:t>
      </w:r>
      <w:r w:rsidR="00B866B4" w:rsidRPr="00B866B4">
        <w:t xml:space="preserve">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Yanna LeCuna</w:t>
      </w:r>
      <w:r w:rsidR="00C05E0D">
        <w:t xml:space="preserve"> i</w:t>
      </w:r>
      <w:r w:rsidR="002D5C87">
        <w:t>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48D5F1F4" w:rsidR="00A929AC" w:rsidRDefault="004A2C9E" w:rsidP="0021704C">
      <w:pPr>
        <w:pStyle w:val="BodyText"/>
      </w:pPr>
      <w:r>
        <w:lastRenderedPageBreak/>
        <w:tab/>
      </w:r>
      <w:r w:rsidR="00A929AC">
        <w:t xml:space="preserve">W ostatnich latach wprowadzano nowe warstwy </w:t>
      </w:r>
      <w:r w:rsidR="00AB4719">
        <w:t xml:space="preserve">takie </w:t>
      </w:r>
      <w:r w:rsidR="00A929AC">
        <w:t xml:space="preserve">jak </w:t>
      </w:r>
      <w:r w:rsidR="00AB4719">
        <w:t>residual block</w:t>
      </w:r>
      <w:r w:rsidR="00A929AC">
        <w:t xml:space="preserve"> (</w:t>
      </w:r>
      <w:r w:rsidR="00AB4719">
        <w:t>blok resztkowy</w:t>
      </w:r>
      <w:r w:rsidR="00A929AC">
        <w:t>), który umożliwił uczenie jeszcze głębszych sieci neuronowych. Z</w:t>
      </w:r>
      <w:r w:rsidR="00A929AC" w:rsidRPr="00A929AC">
        <w:t xml:space="preserve">espół </w:t>
      </w:r>
      <w:r w:rsidR="00A929AC">
        <w:t>złożony z</w:t>
      </w:r>
      <w:r w:rsidR="002D5C87">
        <w:t> </w:t>
      </w:r>
      <w:r w:rsidR="00A929AC">
        <w:t>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3,57% na zbiorze</w:t>
      </w:r>
      <w:r w:rsidR="002D5C87">
        <w:t xml:space="preserve"> </w:t>
      </w:r>
      <w:r w:rsidR="00A929AC" w:rsidRPr="00A929AC">
        <w:t xml:space="preserve">testowym ImageNet.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w:t>
      </w:r>
      <w:r w:rsidR="002D5C87">
        <w:t>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6E70B36A" w:rsidR="009D0B0A" w:rsidRDefault="009D0B0A" w:rsidP="009D0B0A">
      <w:pPr>
        <w:pStyle w:val="BodyText"/>
      </w:pPr>
      <w:r>
        <w:tab/>
      </w:r>
      <w:r w:rsidR="00672C8F">
        <w:t>Łącząc prace z zakresu</w:t>
      </w:r>
      <w:r w:rsidR="00AF1F3E" w:rsidRPr="00AF1F3E">
        <w:t xml:space="preserve"> </w:t>
      </w:r>
      <w:r w:rsidR="00672C8F">
        <w:t>computer vision</w:t>
      </w:r>
      <w:r w:rsidR="00AF1F3E" w:rsidRPr="00AF1F3E">
        <w:t xml:space="preserve"> i</w:t>
      </w:r>
      <w:r w:rsidR="00AF1F3E">
        <w:t xml:space="preserve"> znaków drogowych</w:t>
      </w:r>
      <w:r w:rsidR="006316D6">
        <w:t xml:space="preserve"> w całość</w:t>
      </w:r>
      <w:r w:rsidR="00672C8F">
        <w:t xml:space="preserve">, powstały publikacje </w:t>
      </w:r>
      <w:r w:rsidR="006316D6">
        <w:t>znajdując</w:t>
      </w:r>
      <w:r w:rsidR="00672C8F">
        <w:t>e</w:t>
      </w:r>
      <w:r w:rsidR="006316D6">
        <w:t xml:space="preserve"> się w podrozdziale 1.3</w:t>
      </w:r>
      <w:r>
        <w:t>.</w:t>
      </w:r>
      <w:r w:rsidR="00923F19">
        <w:t xml:space="preserve"> Posiłkując się raz jeszcze bazą danych Scopus można </w:t>
      </w:r>
      <w:r w:rsidR="00217B39">
        <w:t>zauważyć,</w:t>
      </w:r>
      <w:r w:rsidR="00923F19">
        <w:t xml:space="preserve"> że </w:t>
      </w:r>
      <w:r w:rsidR="00672C8F">
        <w:t xml:space="preserve">takich publikacji </w:t>
      </w:r>
      <w:r w:rsidR="002A3C0D">
        <w:t xml:space="preserve">powstało </w:t>
      </w:r>
      <w:r w:rsidR="00923F19">
        <w:t>przeszło 300</w:t>
      </w:r>
      <w:r w:rsidR="002A3C0D">
        <w:t xml:space="preserve"> w ciągu ostatnich lat</w:t>
      </w:r>
      <w:r w:rsidR="00923F19">
        <w:t>.</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476B8EAD"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13BBCC4A"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w:t>
      </w:r>
      <w:r w:rsidR="002A3C0D">
        <w:t>1.</w:t>
      </w:r>
      <w:r w:rsidR="00C942F8">
        <w:t xml:space="preserve">2 stworzeniem sieci konwolucyjnej zwanej </w:t>
      </w:r>
      <w:r w:rsidR="00C942F8" w:rsidRPr="00B866B4">
        <w:t>AlexNet</w:t>
      </w:r>
      <w:r w:rsidR="00C942F8">
        <w:t xml:space="preserve">. Warto więc przyjrzeć się niektórym z tych </w:t>
      </w:r>
      <w:r w:rsidR="002A3C0D">
        <w:t>publikacji</w:t>
      </w:r>
      <w:r w:rsidR="00C942F8">
        <w:t>,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7AFBBB88"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B94B11"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5CDAFFB4" w:rsidR="00C942F8" w:rsidRPr="00386498" w:rsidRDefault="002A3C0D" w:rsidP="00C942F8">
      <w:pPr>
        <w:pStyle w:val="BodyText"/>
        <w:tabs>
          <w:tab w:val="clear" w:pos="851"/>
          <w:tab w:val="left" w:pos="0"/>
        </w:tabs>
      </w:pPr>
      <w:r w:rsidRPr="00514A06">
        <w:rPr>
          <w:lang w:val="en-GB"/>
        </w:rPr>
        <w:tab/>
      </w:r>
      <w:r w:rsidR="00296634">
        <w:t>K</w:t>
      </w:r>
      <w:r w:rsidR="00296634" w:rsidRPr="00296634">
        <w:t xml:space="preserve">ażda warstwa </w:t>
      </w:r>
      <w:r w:rsidR="00296634">
        <w:t>otrzymywała</w:t>
      </w:r>
      <w:r w:rsidR="00296634" w:rsidRPr="00296634">
        <w:t xml:space="preserve"> połączenia tylko od swojej poprzedniej warstwy. </w:t>
      </w:r>
      <w:r w:rsidR="00296634">
        <w:t xml:space="preserve">Opisali to jako </w:t>
      </w:r>
      <w:r w:rsidR="00296634" w:rsidRPr="00296634">
        <w:t xml:space="preserve">ogólny, hierarchiczny ekstraktor cech, który </w:t>
      </w:r>
      <w:r w:rsidR="00296634">
        <w:t>mapował</w:t>
      </w:r>
      <w:r w:rsidR="00296634" w:rsidRPr="00296634">
        <w:t xml:space="preserve"> </w:t>
      </w:r>
      <w:r w:rsidR="00296634">
        <w:t>piksele</w:t>
      </w:r>
      <w:r w:rsidR="00296634" w:rsidRPr="00296634">
        <w:t xml:space="preserve"> obrazu wejściowego na wektor cech</w:t>
      </w:r>
      <w:r w:rsidR="009F2974">
        <w:t>.</w:t>
      </w:r>
      <w:r w:rsidR="00296634" w:rsidRPr="00296634">
        <w:t xml:space="preserve"> </w:t>
      </w:r>
      <w:r w:rsidR="009F2974">
        <w:t>Następnie wektor ten</w:t>
      </w:r>
      <w:r w:rsidR="00296634" w:rsidRPr="00296634">
        <w:t xml:space="preserve"> by</w:t>
      </w:r>
      <w:r w:rsidR="00296634">
        <w:t>ł</w:t>
      </w:r>
      <w:r w:rsidR="00296634" w:rsidRPr="00296634">
        <w:t xml:space="preserve"> klasyfikowany przez kilka, zwykle 2 lub 3, w</w:t>
      </w:r>
      <w:r>
        <w:t> </w:t>
      </w:r>
      <w:r w:rsidR="00296634" w:rsidRPr="00296634">
        <w:t>pełni połączon</w:t>
      </w:r>
      <w:r w:rsidR="00296634">
        <w:t>e</w:t>
      </w:r>
      <w:r w:rsidR="00296634" w:rsidRPr="00296634">
        <w:t xml:space="preserve"> warstw</w:t>
      </w:r>
      <w:r w:rsidR="00296634">
        <w:t>y</w:t>
      </w:r>
      <w:r w:rsidR="00296634" w:rsidRPr="00296634">
        <w:t xml:space="preserve">. Wszystkie parametry </w:t>
      </w:r>
      <w:r w:rsidR="00296634">
        <w:t>były</w:t>
      </w:r>
      <w:r w:rsidR="00296634" w:rsidRPr="00296634">
        <w:t xml:space="preserve"> wspólnie optymalizowane poprzez minimalizację </w:t>
      </w:r>
      <w:r w:rsidR="00296634">
        <w:t>błędu</w:t>
      </w:r>
      <w:r w:rsidR="00296634" w:rsidRPr="00296634">
        <w:t xml:space="preserve"> klasyfikacji na zbiorze treningowym.</w:t>
      </w:r>
      <w:r w:rsidR="00296634">
        <w:t xml:space="preserve"> Ostatecznie połączyli oni kilka sieci w jedną wielokolumnową sieć</w:t>
      </w:r>
      <w:r w:rsidR="009F2974">
        <w:t>. U</w:t>
      </w:r>
      <w:r w:rsidR="00296634">
        <w:t xml:space="preserve">średnienie informacji wyjściowej z każdej sieci, będących odpowiednikami kolumn, dodatkowo </w:t>
      </w:r>
      <w:r w:rsidR="00296634" w:rsidRPr="00296634">
        <w:t>zwiększ</w:t>
      </w:r>
      <w:r w:rsidR="00296634">
        <w:t>yło</w:t>
      </w:r>
      <w:r w:rsidR="00296634"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06C4AE83"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w:t>
      </w:r>
      <w:r w:rsidR="009F2974">
        <w:t>. P</w:t>
      </w:r>
      <w:r w:rsidR="009278A2">
        <w:t>ozwala</w:t>
      </w:r>
      <w:r w:rsidR="009F2974">
        <w:t xml:space="preserve"> to</w:t>
      </w:r>
      <w:r w:rsidR="009278A2">
        <w:t xml:space="preserve"> </w:t>
      </w:r>
      <w:r w:rsidR="009F2974">
        <w:t>n</w:t>
      </w:r>
      <w:r w:rsidR="009278A2">
        <w:t xml:space="preserve">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w:t>
      </w:r>
      <w:r w:rsidR="000C6A22">
        <w:t>oraz</w:t>
      </w:r>
      <w:r w:rsidR="00EE5F3A" w:rsidRPr="00EE5F3A">
        <w:t xml:space="preserve"> w pełni połączon</w:t>
      </w:r>
      <w:r w:rsidR="000C6A22">
        <w:t>ej</w:t>
      </w:r>
      <w:r w:rsidR="00EE5F3A" w:rsidRPr="00EE5F3A">
        <w:t xml:space="preserve"> warstw</w:t>
      </w:r>
      <w:r w:rsidR="000C6A22">
        <w:t>y</w:t>
      </w:r>
      <w:r w:rsidR="00EE5F3A" w:rsidRPr="00EE5F3A">
        <w:t xml:space="preserve"> ukryt</w:t>
      </w:r>
      <w:r w:rsidR="000C6A22">
        <w:t>ej.</w:t>
      </w:r>
      <w:r w:rsidR="00EE5F3A">
        <w:t xml:space="preserve"> </w:t>
      </w:r>
      <w:r w:rsidR="000C6A22">
        <w:t xml:space="preserve">Ostatnia z nich posiada </w:t>
      </w:r>
      <w:r w:rsidR="000C6A22">
        <w:lastRenderedPageBreak/>
        <w:t>funkcję</w:t>
      </w:r>
      <w:r w:rsidR="00EE5F3A">
        <w:t xml:space="preserve"> </w:t>
      </w:r>
      <w:r w:rsidR="000C6A22">
        <w:t xml:space="preserve">aktywacji </w:t>
      </w:r>
      <w:r w:rsidR="00EE5F3A">
        <w:t xml:space="preserve">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6326DC49"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B94B11"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1C2746FC" w:rsidR="00663CDC" w:rsidRDefault="006316D6" w:rsidP="009F2974">
      <w:pPr>
        <w:pStyle w:val="BodyTex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0C6A22">
        <w:t>. P</w:t>
      </w:r>
      <w:r w:rsidR="00530C14">
        <w:t>okazuje</w:t>
      </w:r>
      <w:r w:rsidR="000C6A22">
        <w:t xml:space="preserve"> to</w:t>
      </w:r>
      <w:r w:rsidR="00530C14">
        <w:t>, że</w:t>
      </w:r>
      <w:r w:rsidR="002D5C87">
        <w:t xml:space="preserve"> </w:t>
      </w:r>
      <w:r w:rsidR="00530C14">
        <w:t>wykorzystanie o wiele mniejszej liczby parametrów i zasobów nie oznacza znacznej utraty dokładności</w:t>
      </w:r>
      <w:r w:rsidR="00422D15">
        <w:t>.</w:t>
      </w:r>
    </w:p>
    <w:p w14:paraId="18956F25" w14:textId="5FBE8944"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z</w:t>
      </w:r>
      <w:r w:rsidR="002D5C87">
        <w:t> </w:t>
      </w:r>
      <w:r w:rsidR="004B32EE" w:rsidRPr="004B32EE">
        <w:t xml:space="preserve">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w:t>
      </w:r>
      <w:r w:rsidR="009E5B73">
        <w:t xml:space="preserve">, </w:t>
      </w:r>
      <w:r w:rsidR="00DC4DC4" w:rsidRPr="00DC4DC4">
        <w:t xml:space="preserve">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u</w:t>
      </w:r>
      <w:r w:rsidR="009E5B73">
        <w:t>.</w:t>
      </w:r>
      <w:r w:rsidR="00AC2766">
        <w:t xml:space="preserve"> </w:t>
      </w:r>
      <w:r w:rsidR="009E5B73">
        <w:t>P</w:t>
      </w:r>
      <w:r w:rsidR="00AC2766">
        <w:t xml:space="preserve">ozwoliło </w:t>
      </w:r>
      <w:r w:rsidR="009E5B73">
        <w:t xml:space="preserve">to </w:t>
      </w:r>
      <w:r w:rsidR="00AC2766">
        <w:t>na</w:t>
      </w:r>
      <w:r w:rsidR="00DC4DC4" w:rsidRPr="00DC4DC4">
        <w:t xml:space="preserve"> stosowan</w:t>
      </w:r>
      <w:r w:rsidR="00AC2766">
        <w:t>ie jej</w:t>
      </w:r>
      <w:r w:rsidR="00DC4DC4" w:rsidRPr="00DC4DC4">
        <w:t xml:space="preserve"> na obrazach o</w:t>
      </w:r>
      <w:r w:rsidR="002D5C87">
        <w:t> </w:t>
      </w:r>
      <w:r w:rsidR="00DC4DC4" w:rsidRPr="00DC4DC4">
        <w:t>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11F72743"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B94B11"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1E5A7421"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B94B11"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9E5B73">
      <w:pPr>
        <w:pStyle w:val="BodyText"/>
        <w:rPr>
          <w:lang w:val="en-GB"/>
        </w:rPr>
      </w:pPr>
      <w:r w:rsidRPr="00AF4958">
        <w:rPr>
          <w:lang w:val="en-GB"/>
        </w:rPr>
        <w:tab/>
      </w:r>
      <w:r w:rsidR="00401AAC" w:rsidRPr="00401AAC">
        <w:t>Średnia dokładność dla przeprowadzonych p</w:t>
      </w:r>
      <w:r w:rsidR="00401AAC">
        <w:t xml:space="preserve">rób wyniosła 99,34%. </w:t>
      </w:r>
      <w:r w:rsidR="00401AAC" w:rsidRPr="00401AAC">
        <w:rPr>
          <w:lang w:val="en-GB"/>
        </w:rPr>
        <w:t>Benchmarkiem był zb</w:t>
      </w:r>
      <w:r>
        <w:rPr>
          <w:lang w:val="en-GB"/>
        </w:rPr>
        <w:t>i</w:t>
      </w:r>
      <w:r w:rsidR="00401AAC" w:rsidRPr="00401AAC">
        <w:rPr>
          <w:lang w:val="en-GB"/>
        </w:rPr>
        <w:t>ór danych German Traffic Sign Detection Benchmark</w:t>
      </w:r>
      <w:r w:rsidR="00401AAC">
        <w:rPr>
          <w:lang w:val="en-GB"/>
        </w:rPr>
        <w:t>.</w:t>
      </w:r>
    </w:p>
    <w:p w14:paraId="004E66D6" w14:textId="64E7AF63" w:rsidR="005350B0" w:rsidRDefault="00E17E1B" w:rsidP="002D5C87">
      <w:pPr>
        <w:pStyle w:val="BodyText"/>
      </w:pPr>
      <w:r>
        <w:rPr>
          <w:lang w:val="en-GB"/>
        </w:rPr>
        <w:tab/>
      </w:r>
      <w:r w:rsidRPr="00E17E1B">
        <w:t>Istnieje jeszcze wiele innych p</w:t>
      </w:r>
      <w:r>
        <w:t>rac, które przedstawiają inne podejścia do detekcji i klasyfikacji znaków drogowych</w:t>
      </w:r>
      <w:r w:rsidR="0014364A">
        <w:t>.</w:t>
      </w:r>
      <w:r>
        <w:t xml:space="preserve"> </w:t>
      </w:r>
      <w:r w:rsidR="0014364A">
        <w:t>O</w:t>
      </w:r>
      <w:r>
        <w:t>parte</w:t>
      </w:r>
      <w:r w:rsidR="0014364A">
        <w:t xml:space="preserve"> są</w:t>
      </w:r>
      <w:r>
        <w:t xml:space="preserv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5DF622F7"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w:t>
      </w:r>
      <w:r w:rsidR="004C5975" w:rsidRPr="004C5975">
        <w:t>Opis</w:t>
      </w:r>
      <w:r w:rsidR="004C5975">
        <w:t>ano</w:t>
      </w:r>
      <w:r w:rsidR="004C5975" w:rsidRPr="004C5975">
        <w:t xml:space="preserve"> również kluczowe prace w dziedzinie Computer Vision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w:t>
      </w:r>
      <w:r w:rsidR="0014364A">
        <w:t>Z c</w:t>
      </w:r>
      <w:r w:rsidR="00E17E1B">
        <w:t xml:space="preserve">zasem </w:t>
      </w:r>
      <w:r w:rsidR="0014364A">
        <w:t>tworzone</w:t>
      </w:r>
      <w:r w:rsidR="00E17E1B">
        <w:t xml:space="preserv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14364A">
        <w:t>N</w:t>
      </w:r>
      <w:r w:rsidR="00E17E1B">
        <w:t xml:space="preserve">adal </w:t>
      </w:r>
      <w:r w:rsidR="0014364A">
        <w:t xml:space="preserve">jednak </w:t>
      </w:r>
      <w:r w:rsidR="00E17E1B">
        <w:t>jest miejsce na poprawę w kwestii wydajności i obciążenia obliczeniowego różnych sieci</w:t>
      </w:r>
      <w:r w:rsidR="0014364A">
        <w:t>. Robi się to,</w:t>
      </w:r>
      <w:r w:rsidR="00E17E1B">
        <w:t xml:space="preserve">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r>
        <w:rPr>
          <w:lang w:val="en-US"/>
        </w:rPr>
        <w:lastRenderedPageBreak/>
        <w:t>Omówienie</w:t>
      </w:r>
      <w:r w:rsidR="00E64421">
        <w:rPr>
          <w:lang w:val="en-US"/>
        </w:rPr>
        <w:t xml:space="preserve"> pojęć</w:t>
      </w:r>
      <w:bookmarkEnd w:id="19"/>
      <w:bookmarkEnd w:id="20"/>
    </w:p>
    <w:p w14:paraId="4E94296A" w14:textId="137CF16F" w:rsidR="00F56B85" w:rsidRPr="00B16A78" w:rsidRDefault="00F56B85" w:rsidP="00F56B85">
      <w:pPr>
        <w:pStyle w:val="BodyText"/>
      </w:pPr>
      <w:r w:rsidRPr="00B16A78">
        <w:tab/>
      </w:r>
      <w:r w:rsidR="00723564">
        <w:t>Po przedstawieniu literatury i historii, warto przejść do objaśnienia pojęć</w:t>
      </w:r>
      <w:r w:rsidR="00820EC1">
        <w:t xml:space="preserve">. </w:t>
      </w:r>
      <w:r w:rsidR="00723564">
        <w:t xml:space="preserve"> </w:t>
      </w:r>
      <w:r w:rsidR="00820EC1">
        <w:t>P</w:t>
      </w:r>
      <w:r w:rsidR="00723564">
        <w:t xml:space="preserve">o części pojawiły się </w:t>
      </w:r>
      <w:r w:rsidR="00820EC1">
        <w:t xml:space="preserve">już </w:t>
      </w:r>
      <w:r w:rsidR="00723564">
        <w:t xml:space="preserve">w rozdziale </w:t>
      </w:r>
      <w:r w:rsidR="00A500CA">
        <w:t>1</w:t>
      </w:r>
      <w:r w:rsidR="00723564">
        <w:t>, a także pojawią się przy omawianiu metodyki i</w:t>
      </w:r>
      <w:r w:rsidR="002D5C87">
        <w:t> </w:t>
      </w:r>
      <w:r w:rsidR="00723564">
        <w:t>budowy konwolucyjnej sieci neuronowej w późniejszych rozdziałach. Zatem w</w:t>
      </w:r>
      <w:r w:rsidR="008C5834">
        <w:t> </w:t>
      </w:r>
      <w:r w:rsidR="00723564">
        <w:t>rozdziale tym zostaną</w:t>
      </w:r>
      <w:r w:rsidR="00E64421" w:rsidRPr="00F5691C">
        <w:t> wyjaśnione zagadnienia, wokół których skupi</w:t>
      </w:r>
      <w:r w:rsidR="00820EC1">
        <w:t>a</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3B46F42F" w:rsidR="00412DAA" w:rsidRDefault="00F8557A" w:rsidP="00412DAA">
      <w:pPr>
        <w:pStyle w:val="BodyText"/>
      </w:pPr>
      <w:r w:rsidRPr="00E82696">
        <w:tab/>
      </w:r>
      <w:r w:rsidR="00E82696" w:rsidRPr="00E82696">
        <w:t>Konwolucyjne sieci neuronowe są wyspecjalizowanym typem sztucznych sieci neuronowych</w:t>
      </w:r>
      <w:r w:rsidR="009C48D2">
        <w:t>. A</w:t>
      </w:r>
      <w:r w:rsidR="00B411CB">
        <w:t xml:space="preserve">by je zrozumieć warto </w:t>
      </w:r>
      <w:r w:rsidR="009C48D2">
        <w:t>wpierw zacząć od 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w:t>
      </w:r>
      <w:r w:rsidR="009C48D2">
        <w:t xml:space="preserve">, </w:t>
      </w:r>
      <w:r w:rsidR="000216D4" w:rsidRPr="000216D4">
        <w:t>przyjmują</w:t>
      </w:r>
      <w:r w:rsidR="009C48D2">
        <w:t>ce</w:t>
      </w:r>
      <w:r w:rsidR="000216D4" w:rsidRPr="000216D4">
        <w:t xml:space="preserve"> wartości liczbowe i kontroluj</w:t>
      </w:r>
      <w:r w:rsidR="009C48D2">
        <w:t>ące</w:t>
      </w:r>
      <w:r w:rsidR="000216D4" w:rsidRPr="000216D4">
        <w:t xml:space="preserve">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w:t>
      </w:r>
      <w:r w:rsidR="002D5C87">
        <w:t> </w:t>
      </w:r>
      <w:r w:rsidR="00CE4EA1">
        <w:t>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07FBA331" w:rsidR="00412DAA" w:rsidRDefault="008C5834" w:rsidP="00E82696">
      <w:pPr>
        <w:pStyle w:val="BodyText"/>
      </w:pPr>
      <w:r>
        <w:tab/>
        <w:t>D</w:t>
      </w:r>
      <w:r w:rsidR="00252CDC">
        <w:t>o tego dodaje się również obciążenie przyjmujące lite</w:t>
      </w:r>
      <w:r w:rsidR="00EB4274">
        <w:t>r</w:t>
      </w:r>
      <w:r w:rsidR="00252CDC">
        <w:t xml:space="preserve">ę </w:t>
      </w:r>
      <w:r w:rsidR="00252CDC">
        <w:rPr>
          <w:i/>
          <w:iCs/>
        </w:rPr>
        <w:t>b</w:t>
      </w:r>
      <w:r w:rsidR="00252CDC">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 xml:space="preserve">Koniec </w:t>
      </w:r>
      <w:r w:rsidR="00D81CC8">
        <w:lastRenderedPageBreak/>
        <w:t>końców</w:t>
      </w:r>
      <w:r w:rsidR="00252CDC">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354857AC"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w:t>
      </w:r>
      <w:r w:rsidR="002D5C87">
        <w:t> </w:t>
      </w:r>
      <w:r w:rsidR="00A04C84" w:rsidRPr="00A04C84">
        <w:t xml:space="preserve">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0CD28AF1"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734F688E"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xml:space="preserve">, które planuje użyć </w:t>
      </w:r>
      <w:r w:rsidR="005F503F">
        <w:t xml:space="preserve">się </w:t>
      </w:r>
      <w:r w:rsidR="00514CAA">
        <w:t>w sieci.</w:t>
      </w:r>
    </w:p>
    <w:p w14:paraId="2E16DC3B" w14:textId="70D5A92E"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w:t>
      </w:r>
      <w:r w:rsidR="005F503F">
        <w:t xml:space="preserve">liniowych jak i nieliniowych </w:t>
      </w:r>
      <w:r w:rsidR="00726EF8">
        <w:t>między zmiennymi. Warstw tych może być wiele w</w:t>
      </w:r>
      <w:r w:rsidR="002D5C87">
        <w:t> </w:t>
      </w:r>
      <w:r w:rsidR="00726EF8">
        <w:t>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57ACB95"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8</w:t>
            </w:r>
            <w:r w:rsidR="00C90FA7">
              <w:rPr>
                <w:sz w:val="24"/>
                <w:szCs w:val="24"/>
              </w:rPr>
              <w:fldChar w:fldCharType="end"/>
            </w:r>
            <w:r w:rsidRPr="009A0E20">
              <w:rPr>
                <w:sz w:val="24"/>
                <w:szCs w:val="24"/>
              </w:rPr>
              <w:t>. Prosta wielowarstwowa sieć neuronowa typu feedforward</w:t>
            </w:r>
            <w:bookmarkEnd w:id="24"/>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4FC833A9" w:rsidR="00AF717A" w:rsidRDefault="00AF717A" w:rsidP="00AF717A">
      <w:pPr>
        <w:pStyle w:val="BodyText"/>
      </w:pPr>
      <w:r>
        <w:lastRenderedPageBreak/>
        <w:tab/>
        <w:t>Pomiędzy warstwami możliwe są różne sposoby połączeń. Jeśli k</w:t>
      </w:r>
      <w:r w:rsidRPr="002116F4">
        <w:t>ażdy neuron w</w:t>
      </w:r>
      <w:r w:rsidR="002D5C87">
        <w:t> </w:t>
      </w:r>
      <w:r w:rsidRPr="002116F4">
        <w:t>warstwie jest połączony ze wszystkimi neuronami w poprzedniej warstwie</w:t>
      </w:r>
      <w:r>
        <w:t xml:space="preserve"> to jest to </w:t>
      </w:r>
      <w:r w:rsidRPr="00756F97">
        <w:t>w</w:t>
      </w:r>
      <w:r w:rsidR="002D5C87">
        <w:t> </w:t>
      </w:r>
      <w:r w:rsidRPr="00756F97">
        <w:t>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w:t>
      </w:r>
      <w:r>
        <w:t>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2ACFCE18"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w:t>
      </w:r>
      <w:r w:rsidR="00EB1F0A">
        <w:t>zadanym zbiorem treningowym</w:t>
      </w:r>
      <w:r w:rsidR="002A7C71">
        <w:t xml:space="preserv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382EAA8E"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xml:space="preserve">, początkowo wybieranych losowo </w:t>
      </w:r>
      <w:r w:rsidR="00EB1F0A">
        <w:t>przykładowo z</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w:t>
      </w:r>
      <w:r w:rsidR="00EB1F0A">
        <w:t>F</w:t>
      </w:r>
      <w:r w:rsidR="007303EC">
        <w:t xml:space="preserve">iltr mógłby </w:t>
      </w:r>
      <w:r w:rsidR="00EB1F0A">
        <w:t>przyjmować</w:t>
      </w:r>
      <w:r w:rsidR="007303EC">
        <w:t xml:space="preserve">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045C5E15"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265493E9"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w:t>
      </w:r>
      <w:r w:rsidR="002D5C87">
        <w:t> </w:t>
      </w:r>
      <w:r w:rsidR="00704948">
        <w:t xml:space="preserve">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0ADCA2DF"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r w:rsidR="004C3199">
        <w:t>poolingu</w:t>
      </w:r>
      <w:r w:rsidR="00E621FB">
        <w:t>)</w:t>
      </w:r>
      <w:r w:rsidR="00FF5783">
        <w:t xml:space="preserve"> lub inaczej </w:t>
      </w:r>
      <w:r w:rsidR="00FF5783" w:rsidRPr="00FF5783">
        <w:t>downsampling</w:t>
      </w:r>
      <w:r w:rsidR="00FF5783">
        <w:t>u</w:t>
      </w:r>
      <w:r w:rsidR="00F47CFD">
        <w:t xml:space="preserve">. </w:t>
      </w:r>
      <w:r w:rsidR="00FF5783">
        <w:t>Jej głównym zadaniem jest zmniejszenie rozmiarów danych,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9CFDF80"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0</w:t>
            </w:r>
            <w:r w:rsidR="00C90FA7">
              <w:rPr>
                <w:sz w:val="24"/>
                <w:szCs w:val="24"/>
              </w:rPr>
              <w:fldChar w:fldCharType="end"/>
            </w:r>
            <w:r w:rsidRPr="0041402C">
              <w:rPr>
                <w:sz w:val="24"/>
                <w:szCs w:val="24"/>
              </w:rPr>
              <w:t>. Działanie warstwy poolingu</w:t>
            </w:r>
            <w:bookmarkEnd w:id="28"/>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2D46ADB9"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w:t>
      </w:r>
      <w:proofErr w:type="gramStart"/>
      <w:r w:rsidR="00CC0342">
        <w:t>overfittingu</w:t>
      </w:r>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w:t>
      </w:r>
      <w:r w:rsidR="002D5C87">
        <w:t> </w:t>
      </w:r>
      <w:r w:rsidR="008E003F" w:rsidRPr="008E003F">
        <w:t>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42C43F3"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w:t>
      </w:r>
      <w:r w:rsidR="00B0470A">
        <w:t>. Natomiast</w:t>
      </w:r>
      <w:r w:rsidRPr="00856EAF">
        <w:t xml:space="preserve">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4B78DE2B"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w:t>
      </w:r>
      <w:r w:rsidR="002D5C87">
        <w:t> </w:t>
      </w:r>
      <w:r>
        <w:t>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r w:rsidR="004D4683">
        <w:rPr>
          <w:lang w:val="en-US"/>
        </w:rPr>
        <w:t>Charakterystyka danych</w:t>
      </w:r>
      <w:bookmarkEnd w:id="29"/>
      <w:bookmarkEnd w:id="30"/>
    </w:p>
    <w:p w14:paraId="4ED15A93" w14:textId="1F63414D"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w:t>
      </w:r>
      <w:r w:rsidR="00B61A5B">
        <w:t>y</w:t>
      </w:r>
      <w:r w:rsidR="002D71A9" w:rsidRPr="002D71A9">
        <w:t xml:space="preserve">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w:t>
      </w:r>
      <w:r w:rsidR="00B61A5B">
        <w:t>.</w:t>
      </w:r>
      <w:r w:rsidR="00516309">
        <w:t xml:space="preserve">  </w:t>
      </w:r>
      <w:r w:rsidR="00B61A5B">
        <w:t>P</w:t>
      </w:r>
      <w:r w:rsidR="00516309">
        <w:t>oruszone</w:t>
      </w:r>
      <w:r w:rsidR="00356CD0" w:rsidRPr="00287C46">
        <w:t xml:space="preserve"> zostaną także </w:t>
      </w:r>
      <w:r w:rsidR="00516309">
        <w:t>takie kwestie</w:t>
      </w:r>
      <w:r w:rsidR="00356CD0" w:rsidRPr="00287C46">
        <w:t xml:space="preserve"> jak różne warunki oświetlenia, niskiej jakości </w:t>
      </w:r>
      <w:r w:rsidR="00B61A5B">
        <w:t>fotografie</w:t>
      </w:r>
      <w:r w:rsidR="00356CD0" w:rsidRPr="00287C46">
        <w:t xml:space="preserve">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2FAD62E0" w:rsidR="00666FD1" w:rsidRDefault="00A64495" w:rsidP="00A64495">
      <w:pPr>
        <w:pStyle w:val="BodyText"/>
      </w:pPr>
      <w:r>
        <w:tab/>
        <w:t>Zbiór niemieckich znaków drogowych od dawna jest jednym z</w:t>
      </w:r>
      <w:r w:rsidR="002D5C87">
        <w:t> </w:t>
      </w:r>
      <w:r>
        <w:t>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w:t>
      </w:r>
      <w:r w:rsidR="00B61A5B">
        <w:t>Ujęcia</w:t>
      </w:r>
      <w:r w:rsidR="0098115B" w:rsidRPr="0098115B">
        <w:t xml:space="preserve">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3E04A83E"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61A5B">
        <w:t>.</w:t>
      </w:r>
      <w:r w:rsidR="00BA3F81">
        <w:t xml:space="preserve"> </w:t>
      </w:r>
      <w:r w:rsidR="00B61A5B">
        <w:t>Z</w:t>
      </w:r>
      <w:r w:rsidR="00BA3F81">
        <w:t xml:space="preserve">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63873F38" w:rsidR="00B03B53" w:rsidRPr="00B03B53" w:rsidRDefault="00B03B53" w:rsidP="00B03B53">
            <w:pPr>
              <w:pStyle w:val="Caption"/>
              <w:keepNext/>
              <w:spacing w:line="276" w:lineRule="auto"/>
              <w:ind w:left="0" w:firstLine="0"/>
              <w:jc w:val="center"/>
            </w:pPr>
            <w:bookmarkStart w:id="33" w:name="_Toc136036077"/>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FB1EB3">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0AE1666D" w:rsidR="00703CCB" w:rsidRPr="00B61A5B" w:rsidRDefault="00703CCB" w:rsidP="00703CCB">
            <w:pPr>
              <w:pStyle w:val="Caption"/>
              <w:ind w:left="0" w:firstLine="0"/>
              <w:jc w:val="center"/>
              <w:rPr>
                <w:sz w:val="24"/>
                <w:szCs w:val="24"/>
              </w:rPr>
            </w:pPr>
            <w:bookmarkStart w:id="34" w:name="_Toc134967473"/>
            <w:r w:rsidRPr="00B61A5B">
              <w:rPr>
                <w:sz w:val="24"/>
                <w:szCs w:val="24"/>
              </w:rPr>
              <w:t xml:space="preserve">Rysunek </w:t>
            </w:r>
            <w:r w:rsidR="00C90FA7" w:rsidRPr="00B61A5B">
              <w:rPr>
                <w:sz w:val="24"/>
                <w:szCs w:val="24"/>
              </w:rPr>
              <w:fldChar w:fldCharType="begin"/>
            </w:r>
            <w:r w:rsidR="00C90FA7" w:rsidRPr="00B61A5B">
              <w:rPr>
                <w:sz w:val="24"/>
                <w:szCs w:val="24"/>
              </w:rPr>
              <w:instrText xml:space="preserve"> SEQ Rysunek \* ARABIC </w:instrText>
            </w:r>
            <w:r w:rsidR="00C90FA7" w:rsidRPr="00B61A5B">
              <w:rPr>
                <w:sz w:val="24"/>
                <w:szCs w:val="24"/>
              </w:rPr>
              <w:fldChar w:fldCharType="separate"/>
            </w:r>
            <w:r w:rsidR="00FB1EB3">
              <w:rPr>
                <w:noProof/>
                <w:sz w:val="24"/>
                <w:szCs w:val="24"/>
              </w:rPr>
              <w:t>11</w:t>
            </w:r>
            <w:r w:rsidR="00C90FA7" w:rsidRPr="00B61A5B">
              <w:rPr>
                <w:sz w:val="24"/>
                <w:szCs w:val="24"/>
              </w:rPr>
              <w:fldChar w:fldCharType="end"/>
            </w:r>
            <w:r w:rsidRPr="00B61A5B">
              <w:rPr>
                <w:sz w:val="24"/>
                <w:szCs w:val="24"/>
              </w:rPr>
              <w:t>. Przykładowe obrazy z</w:t>
            </w:r>
            <w:r w:rsidR="00FF10E0" w:rsidRPr="00B61A5B">
              <w:rPr>
                <w:sz w:val="24"/>
                <w:szCs w:val="24"/>
              </w:rPr>
              <w:t xml:space="preserve"> treningowego</w:t>
            </w:r>
            <w:r w:rsidRPr="00B61A5B">
              <w:rPr>
                <w:sz w:val="24"/>
                <w:szCs w:val="24"/>
              </w:rP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404A98AE"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w:t>
      </w:r>
      <w:r w:rsidR="001D5C67">
        <w:t> </w:t>
      </w:r>
      <w:r>
        <w:t xml:space="preserve">związku z robieniem zdjęć w ruchu, niektóre obserwacje są mocno niewyraźne. </w:t>
      </w:r>
      <w:r w:rsidR="00D01B9A">
        <w:t>Z</w:t>
      </w:r>
      <w:r w:rsidR="001D5C67">
        <w:t> </w:t>
      </w:r>
      <w:r w:rsidR="00D01B9A">
        <w:t xml:space="preserve">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7D3A15D7"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w:t>
      </w:r>
      <w:r w:rsidR="00166316">
        <w:lastRenderedPageBreak/>
        <w:t xml:space="preserve">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w:t>
      </w:r>
      <w:r w:rsidR="001D5C67">
        <w:t xml:space="preserve">ich </w:t>
      </w:r>
      <w:r w:rsidR="00D070DB">
        <w:t xml:space="preserve">ponad 2000,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AB1A9D1"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37A45EB3"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78BF6F2E"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w:t>
      </w:r>
      <w:r w:rsidR="002D5C87">
        <w:t> </w:t>
      </w:r>
      <w:r w:rsidR="00C878E5" w:rsidRPr="00C878E5">
        <w:t xml:space="preserve">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205738F8"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w:t>
      </w:r>
      <w:r w:rsidR="001D5C67">
        <w:t>m</w:t>
      </w:r>
      <w:r w:rsidR="000937D4">
        <w:t xml:space="preserve">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AA413E">
        <w:t>.</w:t>
      </w:r>
      <w:r w:rsidR="00352689">
        <w:t xml:space="preserve"> </w:t>
      </w:r>
      <w:r w:rsidR="00AA413E">
        <w:t>Ś</w:t>
      </w:r>
      <w:r w:rsidR="00352689">
        <w:t xml:space="preserve">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47F109A0"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6439363D"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8608AE4"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w:t>
      </w:r>
      <w:r w:rsidR="002D5C87">
        <w:t> </w:t>
      </w:r>
      <w:r w:rsidR="0075336D">
        <w:t>taki sposób, aby stracić jak najmniej informacji.</w:t>
      </w:r>
    </w:p>
    <w:p w14:paraId="48EBCEF0" w14:textId="3D386D06" w:rsidR="00B66FEA" w:rsidRDefault="00F24684" w:rsidP="0068368A">
      <w:pPr>
        <w:pStyle w:val="Heading2"/>
      </w:pPr>
      <w:bookmarkStart w:id="39" w:name="_Toc134982595"/>
      <w:bookmarkStart w:id="40" w:name="_Toc135162693"/>
      <w:r>
        <w:t>Pre</w:t>
      </w:r>
      <w:r w:rsidR="00C3346B">
        <w:t>-</w:t>
      </w:r>
      <w:r>
        <w:t>processing</w:t>
      </w:r>
      <w:bookmarkEnd w:id="39"/>
      <w:bookmarkEnd w:id="40"/>
    </w:p>
    <w:p w14:paraId="62C6E12C" w14:textId="3FE4877A"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t>
      </w:r>
      <w:r w:rsidR="00AA413E">
        <w:t>taką wartość</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AA413E">
        <w:t>. Dzieje się tak ponieważ</w:t>
      </w:r>
      <w:r w:rsidR="002C59F6" w:rsidRPr="002C59F6">
        <w:t xml:space="preserve"> zwiększenie rozmiaru małych obrazów, </w:t>
      </w:r>
      <w:r w:rsidR="00AA413E">
        <w:t>powoduje, że</w:t>
      </w:r>
      <w:r w:rsidR="00D50C4E">
        <w:t xml:space="preserve"> byłyby wtedy bardzo niewyraźne</w:t>
      </w:r>
      <w:r w:rsidR="002C59F6" w:rsidRPr="002C59F6">
        <w:t>.</w:t>
      </w:r>
      <w:r w:rsidR="002C59F6">
        <w:t xml:space="preserve"> </w:t>
      </w:r>
      <w:r>
        <w:t>Co więcej wiele modeli wymaga, aby obrazy służące jako dane do uczenia były tej samej wielkości.</w:t>
      </w:r>
    </w:p>
    <w:p w14:paraId="12DB999E" w14:textId="7D8A5155" w:rsidR="00E24818" w:rsidRDefault="00E24818" w:rsidP="00F24684">
      <w:pPr>
        <w:pStyle w:val="BodyText"/>
      </w:pPr>
      <w:r>
        <w:tab/>
        <w:t xml:space="preserve">Oprócz tego </w:t>
      </w:r>
      <w:r w:rsidR="00DF3CAA">
        <w:t xml:space="preserve">obrazy trzeba </w:t>
      </w:r>
      <w:r w:rsidR="00AA413E">
        <w:t>przygotować,</w:t>
      </w:r>
      <w:r w:rsidR="00DF3CAA">
        <w:t xml:space="preserve">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gramStart"/>
      <w:r w:rsidR="009912AC" w:rsidRPr="009912AC">
        <w:t>encoding</w:t>
      </w:r>
      <w:proofErr w:type="gramEnd"/>
      <w:r w:rsidR="009912AC" w:rsidRPr="009912AC">
        <w:t xml:space="preserve"> </w:t>
      </w:r>
      <w:r w:rsidR="009912AC">
        <w:t xml:space="preserve">czyli proces </w:t>
      </w:r>
      <w:r w:rsidR="009912AC" w:rsidRPr="009912AC">
        <w:t>konwersji danych kategorycznych</w:t>
      </w:r>
      <w:r w:rsidR="001E0E69">
        <w:t>.</w:t>
      </w:r>
      <w:r w:rsidR="009912AC" w:rsidRPr="009912AC">
        <w:t xml:space="preserve"> </w:t>
      </w:r>
      <w:r w:rsidR="001E0E69">
        <w:t>D</w:t>
      </w:r>
      <w:r w:rsidR="009912AC">
        <w:t xml:space="preserve">zięki </w:t>
      </w:r>
      <w:r w:rsidR="001E0E69">
        <w:t>ni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1E0E69">
        <w:t>W</w:t>
      </w:r>
      <w:r w:rsidR="00A577EA">
        <w:t> </w:t>
      </w:r>
      <w:r w:rsidR="001E0E69">
        <w:t>ten sposób</w:t>
      </w:r>
      <w:r w:rsidR="009912AC">
        <w:t xml:space="preserve">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1DE568"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w:t>
      </w:r>
      <w:r w:rsidR="00D50C4E">
        <w:t>się,</w:t>
      </w:r>
      <w:r w:rsidR="00891C7F">
        <w:t xml:space="preserve"> że przeszło 50 000 obrazów w zbiorze treningowym to bardzo dużo</w:t>
      </w:r>
      <w:r w:rsidR="009960D8">
        <w:t>.</w:t>
      </w:r>
      <w:r w:rsidR="00891C7F">
        <w:t xml:space="preserve"> </w:t>
      </w:r>
      <w:r w:rsidR="009960D8">
        <w:t>J</w:t>
      </w:r>
      <w:r w:rsidR="00891C7F">
        <w:t xml:space="preserve">ednak wraz z wzrastającą liczbą parametrów modelu warto posiadać więcej danych przeznaczonych do trenowania co raz to bardziej skomplikowanych sieci neuronowych. </w:t>
      </w:r>
      <w:r w:rsidR="00D50C4E">
        <w:t>Data</w:t>
      </w:r>
      <w:r w:rsidR="00891C7F">
        <w:t xml:space="preserve"> augmentation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pomóc poprawić wydajność modelu</w:t>
      </w:r>
      <w:r w:rsidR="009960D8">
        <w:t>.</w:t>
      </w:r>
      <w:r w:rsidR="00891C7F">
        <w:t xml:space="preserve"> </w:t>
      </w:r>
      <w:r w:rsidR="009960D8">
        <w:t>Poza tym pomaga</w:t>
      </w:r>
      <w:r w:rsidR="00891C7F">
        <w:t xml:space="preserve">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9960D8">
        <w:t>.</w:t>
      </w:r>
      <w:r w:rsidR="00D56EA5">
        <w:t xml:space="preserve"> </w:t>
      </w:r>
      <w:r w:rsidR="009960D8">
        <w:t xml:space="preserve">T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55EF2B96"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73AC9363" w:rsidR="00D91A36" w:rsidRPr="000B53A5" w:rsidRDefault="000B53A5" w:rsidP="003E5E8E">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w:t>
      </w:r>
      <w:r w:rsidR="00A577EA">
        <w:t>i </w:t>
      </w:r>
      <w:r w:rsidR="00A577EA" w:rsidRPr="000B53A5">
        <w:t>p</w:t>
      </w:r>
      <w:r w:rsidR="00A577EA">
        <w:t>rzeszło</w:t>
      </w:r>
      <w:r w:rsidR="00A577EA" w:rsidRPr="000B53A5">
        <w:t xml:space="preserve"> 40 klas </w:t>
      </w:r>
      <w:r w:rsidRPr="000B53A5">
        <w:t>pochodzących z różnych znaków drogowych w Niemczech.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r>
        <w:rPr>
          <w:lang w:val="en-US"/>
        </w:rPr>
        <w:lastRenderedPageBreak/>
        <w:t>Metodyka</w:t>
      </w:r>
      <w:bookmarkEnd w:id="42"/>
      <w:bookmarkEnd w:id="43"/>
    </w:p>
    <w:p w14:paraId="31370519" w14:textId="7D06E62F"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w:t>
      </w:r>
      <w:r w:rsidR="002D5C87">
        <w:t> </w:t>
      </w:r>
      <w:r>
        <w:t>rozdziale III zbiorze danych</w:t>
      </w:r>
      <w:r w:rsidR="00A577EA">
        <w:t>. Pokazany zostanie tak</w:t>
      </w:r>
      <w:r w:rsidR="00CF51D7">
        <w:t>ż</w:t>
      </w:r>
      <w:r w:rsidR="00A577EA">
        <w:t xml:space="preserve">e </w:t>
      </w:r>
      <w:r w:rsidR="0082087D">
        <w:t xml:space="preserve">proces, który </w:t>
      </w:r>
      <w:r w:rsidR="00F81379">
        <w:t>zapewnił powstanie tej sieci</w:t>
      </w:r>
      <w:r w:rsidR="0082087D">
        <w:t>.</w:t>
      </w:r>
    </w:p>
    <w:p w14:paraId="5DD14F41" w14:textId="1F763E28"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xml:space="preserve">, obrazy znaków drogowych zostały zebrane i </w:t>
      </w:r>
      <w:r w:rsidR="00A577EA">
        <w:t>podzielone na</w:t>
      </w:r>
      <w:r w:rsidR="00B005B9" w:rsidRPr="00B005B9">
        <w:t xml:space="preserve">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przedstawionych w rozdziale III</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W</w:t>
      </w:r>
      <w:r w:rsidR="002D5C87">
        <w:t>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0BE5E1A"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0B40208D" w:rsidR="00B005B9" w:rsidRDefault="00FE2A37" w:rsidP="00CF0E97">
      <w:pPr>
        <w:pStyle w:val="BodyText"/>
      </w:pPr>
      <w:r>
        <w:lastRenderedPageBreak/>
        <w:tab/>
      </w:r>
      <w:r w:rsidR="00FD0920">
        <w:t>O zbiorze danych i preprocessingu więcej zostało napisane w rozdziale III, w</w:t>
      </w:r>
      <w:r w:rsidR="002D5C87">
        <w:t> </w:t>
      </w:r>
      <w:r w:rsidR="00FD0920">
        <w:t>związku z tym, więcej uwagi w tym rozdziale zostanie poświęcon</w:t>
      </w:r>
      <w:r w:rsidR="00805122">
        <w:t>e</w:t>
      </w:r>
      <w:r w:rsidR="00FD0920">
        <w:t xml:space="preserve"> zbudowanemu modelowi. Natomiast wyniki klasyfikacji zostaną przedstawione w kolejnej części pracy.</w:t>
      </w:r>
    </w:p>
    <w:p w14:paraId="0D13879A" w14:textId="458F9F20"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w:t>
      </w:r>
      <w:r w:rsidR="002D5C87">
        <w:t> </w:t>
      </w:r>
      <w:r w:rsidR="008E7E21" w:rsidRPr="008E7E21">
        <w:t>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w:t>
      </w:r>
      <w:r w:rsidR="000902B4" w:rsidRPr="003950C7">
        <w:t>nie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5C2C457A" w:rsidR="0090676D" w:rsidRDefault="00681A52" w:rsidP="00CF0E97">
      <w:pPr>
        <w:pStyle w:val="BodyText"/>
      </w:pPr>
      <w:r>
        <w:tab/>
        <w:t xml:space="preserve">W pierwszej warstwie konwolucyjnej, będącej warstwą wejściową </w:t>
      </w:r>
      <w:r w:rsidR="00F119E1">
        <w:t xml:space="preserve">przyjęto </w:t>
      </w:r>
      <w:r>
        <w:t>w</w:t>
      </w:r>
      <w:r w:rsidR="000902B4">
        <w:t>ymiary</w:t>
      </w:r>
      <w:r>
        <w:t xml:space="preserve"> 32x32x</w:t>
      </w:r>
      <w:r w:rsidR="000902B4">
        <w:t>.</w:t>
      </w:r>
      <w:r w:rsidR="00F119E1">
        <w:t xml:space="preserve"> </w:t>
      </w:r>
      <w:r w:rsidR="005B0D46">
        <w:t>O</w:t>
      </w:r>
      <w:r>
        <w:t xml:space="preserve">dpowiadają </w:t>
      </w:r>
      <w:r w:rsidR="005B0D46">
        <w:t xml:space="preserve">one </w:t>
      </w:r>
      <w:r>
        <w:t>wymiarom obrazów wejściowych, które uprzednio przeskalowano do takich wartości.</w:t>
      </w:r>
      <w:r w:rsidR="00F119E1">
        <w:t xml:space="preserve"> W kolejnej warstwie konwolucyjnej użyto 32 filtr</w:t>
      </w:r>
      <w:r w:rsidR="000341B3">
        <w:t>y</w:t>
      </w:r>
      <w:r w:rsidR="00F119E1">
        <w:t xml:space="preserve"> o</w:t>
      </w:r>
      <w:r w:rsidR="002D5C87">
        <w:t> </w:t>
      </w:r>
      <w:r w:rsidR="00F119E1">
        <w:t>wymiarach jądra 5x5, gdzie za funkcj</w:t>
      </w:r>
      <w:r w:rsidR="005B0D46">
        <w:t>ę</w:t>
      </w:r>
      <w:r w:rsidR="00F119E1">
        <w:t xml:space="preserv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w:t>
      </w:r>
      <w:r w:rsidR="005B0D46">
        <w:t>. N</w:t>
      </w:r>
      <w:r w:rsidR="008D7D60">
        <w:t xml:space="preserve">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w:t>
      </w:r>
      <w:r w:rsidR="005B0D46">
        <w:t>S</w:t>
      </w:r>
      <w:r w:rsidR="008D7D60">
        <w:t>oft</w:t>
      </w:r>
      <w:r w:rsidR="005B0D46">
        <w:t>M</w:t>
      </w:r>
      <w:r w:rsidR="008D7D60">
        <w:t>ax</w:t>
      </w:r>
      <w:r w:rsidR="005B0D46">
        <w:t>.</w:t>
      </w:r>
      <w:r w:rsidR="008D7D60">
        <w:t xml:space="preserve"> </w:t>
      </w:r>
      <w:r w:rsidR="005B0D46">
        <w:t>Z</w:t>
      </w:r>
      <w:r w:rsidR="008D7D60">
        <w:t>wraca</w:t>
      </w:r>
      <w:r w:rsidR="005B0D46">
        <w:t xml:space="preserve"> ona</w:t>
      </w:r>
      <w:r w:rsidR="008D7D60">
        <w:t xml:space="preserve">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4975274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FB1EB3">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1608FAA"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która wykazała się najlepszymi wynikami na przedstawionym w</w:t>
      </w:r>
      <w:r w:rsidR="002D5C87">
        <w:t> </w:t>
      </w:r>
      <w:r w:rsidR="003046E3" w:rsidRPr="003046E3">
        <w:t xml:space="preserve">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r>
        <w:rPr>
          <w:lang w:val="en-US"/>
        </w:rPr>
        <w:t>Wyniki</w:t>
      </w:r>
      <w:bookmarkEnd w:id="46"/>
      <w:bookmarkEnd w:id="47"/>
    </w:p>
    <w:p w14:paraId="4F2F9D26" w14:textId="5F768291"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rozdziale</w:t>
      </w:r>
      <w:r w:rsidR="00514A06">
        <w:t xml:space="preserve"> 4</w:t>
      </w:r>
      <w:r w:rsidR="00697085">
        <w:t xml:space="preserve">. </w:t>
      </w:r>
      <w:r w:rsidR="00514A06">
        <w:t xml:space="preserve">Ponadto zostanie pokazany rozwój sieci otrzymującej kolejnej warstwy i jak doprowadziło to do wzrostu jej trafności. </w:t>
      </w:r>
      <w:r w:rsidR="00697085">
        <w:t>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r>
        <w:rPr>
          <w:lang w:val="en-US"/>
        </w:rPr>
        <w:t>Opis wyników</w:t>
      </w:r>
      <w:bookmarkEnd w:id="48"/>
      <w:bookmarkEnd w:id="49"/>
    </w:p>
    <w:p w14:paraId="73C9FE0E" w14:textId="59C43CA1" w:rsidR="006F7EEA" w:rsidRDefault="00514A06" w:rsidP="001C2A47">
      <w:pPr>
        <w:spacing w:line="360" w:lineRule="auto"/>
        <w:ind w:firstLine="708"/>
        <w:jc w:val="both"/>
      </w:pPr>
      <w:r w:rsidRPr="00514A06">
        <w:t>M</w:t>
      </w:r>
      <w:r w:rsidR="001C2A47">
        <w:t xml:space="preserve">odel przeszedł przez parę faz, aby przejść od stanu pierwotnego do </w:t>
      </w:r>
      <w:r>
        <w:t>ostatecznego</w:t>
      </w:r>
      <w:r w:rsidR="001C2A47">
        <w:t xml:space="preserve">, w którym </w:t>
      </w:r>
      <w:r>
        <w:t>osiągał on</w:t>
      </w:r>
      <w:r w:rsidR="001C2A47">
        <w:t xml:space="preserve"> bardzo dobre wyniki na zbiorze testowym. </w:t>
      </w:r>
      <w:r w:rsidR="006F7EEA">
        <w:t xml:space="preserve">Wyniki sieci neuronowych, które są poprzednikami modelu końcowego, zostały przedstawione w tabeli nr 2. </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6F7EEA" w14:paraId="32CE468C" w14:textId="77777777" w:rsidTr="006A4AA2">
        <w:tc>
          <w:tcPr>
            <w:tcW w:w="8505" w:type="dxa"/>
          </w:tcPr>
          <w:p w14:paraId="47195B3E" w14:textId="5C11B3FB" w:rsidR="006F7EEA" w:rsidRPr="002D5C87" w:rsidRDefault="002D5C87" w:rsidP="002D5C87">
            <w:pPr>
              <w:pStyle w:val="Caption"/>
              <w:keepNext/>
              <w:jc w:val="center"/>
            </w:pPr>
            <w:bookmarkStart w:id="50" w:name="_Toc136036078"/>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FB1EB3">
              <w:rPr>
                <w:noProof/>
                <w:sz w:val="24"/>
                <w:szCs w:val="24"/>
              </w:rPr>
              <w:t>2</w:t>
            </w:r>
            <w:r w:rsidRPr="002D5C87">
              <w:rPr>
                <w:sz w:val="24"/>
                <w:szCs w:val="24"/>
              </w:rPr>
              <w:fldChar w:fldCharType="end"/>
            </w:r>
            <w:r w:rsidRPr="002D5C87">
              <w:rPr>
                <w:sz w:val="24"/>
                <w:szCs w:val="24"/>
              </w:rPr>
              <w:t xml:space="preserve">. </w:t>
            </w:r>
            <w:r w:rsidR="006F7EEA" w:rsidRPr="002D5C87">
              <w:rPr>
                <w:sz w:val="24"/>
                <w:szCs w:val="24"/>
              </w:rPr>
              <w:t>Wyniki</w:t>
            </w:r>
            <w:r w:rsidR="006F7EEA" w:rsidRPr="002D5C87">
              <w:rPr>
                <w:sz w:val="28"/>
                <w:szCs w:val="28"/>
              </w:rPr>
              <w:t xml:space="preserve"> </w:t>
            </w:r>
            <w:r w:rsidR="006F7EEA">
              <w:rPr>
                <w:sz w:val="24"/>
                <w:szCs w:val="24"/>
              </w:rPr>
              <w:t>poprzednich</w:t>
            </w:r>
            <w:r w:rsidR="005E3AFE">
              <w:rPr>
                <w:sz w:val="24"/>
                <w:szCs w:val="24"/>
              </w:rPr>
              <w:t xml:space="preserve"> modeli</w:t>
            </w:r>
            <w:bookmarkEnd w:id="50"/>
          </w:p>
        </w:tc>
      </w:tr>
      <w:tr w:rsidR="006F7EEA" w14:paraId="1979782F" w14:textId="77777777" w:rsidTr="006A4AA2">
        <w:tc>
          <w:tcPr>
            <w:tcW w:w="8505" w:type="dxa"/>
          </w:tcPr>
          <w:tbl>
            <w:tblPr>
              <w:tblStyle w:val="TableContemporary"/>
              <w:tblW w:w="8465" w:type="dxa"/>
              <w:jc w:val="center"/>
              <w:tblLook w:val="04A0" w:firstRow="1" w:lastRow="0" w:firstColumn="1" w:lastColumn="0" w:noHBand="0" w:noVBand="1"/>
            </w:tblPr>
            <w:tblGrid>
              <w:gridCol w:w="5000"/>
              <w:gridCol w:w="1138"/>
              <w:gridCol w:w="995"/>
              <w:gridCol w:w="1156"/>
            </w:tblGrid>
            <w:tr w:rsidR="005E3AFE" w14:paraId="61412EBE" w14:textId="77777777" w:rsidTr="0076703D">
              <w:trPr>
                <w:cnfStyle w:val="100000000000" w:firstRow="1" w:lastRow="0" w:firstColumn="0" w:lastColumn="0" w:oddVBand="0" w:evenVBand="0" w:oddHBand="0" w:evenHBand="0" w:firstRowFirstColumn="0" w:firstRowLastColumn="0" w:lastRowFirstColumn="0" w:lastRowLastColumn="0"/>
                <w:trHeight w:val="300"/>
                <w:jc w:val="center"/>
              </w:trPr>
              <w:tc>
                <w:tcPr>
                  <w:tcW w:w="5114" w:type="dxa"/>
                  <w:noWrap/>
                  <w:hideMark/>
                </w:tcPr>
                <w:p w14:paraId="3F7CEE31" w14:textId="77777777" w:rsidR="005E3AFE" w:rsidRDefault="005E3AFE" w:rsidP="005E3AFE">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Model</w:t>
                  </w:r>
                </w:p>
              </w:tc>
              <w:tc>
                <w:tcPr>
                  <w:tcW w:w="1160" w:type="dxa"/>
                  <w:noWrap/>
                  <w:hideMark/>
                </w:tcPr>
                <w:p w14:paraId="36CAA09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rain</w:t>
                  </w:r>
                </w:p>
              </w:tc>
              <w:tc>
                <w:tcPr>
                  <w:tcW w:w="1013" w:type="dxa"/>
                  <w:noWrap/>
                  <w:hideMark/>
                </w:tcPr>
                <w:p w14:paraId="167FDC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est</w:t>
                  </w:r>
                </w:p>
              </w:tc>
              <w:tc>
                <w:tcPr>
                  <w:tcW w:w="1178" w:type="dxa"/>
                  <w:noWrap/>
                  <w:hideMark/>
                </w:tcPr>
                <w:p w14:paraId="42375E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Total params</w:t>
                  </w:r>
                </w:p>
              </w:tc>
            </w:tr>
            <w:tr w:rsidR="005E3AFE" w14:paraId="12D8319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CAB12E8"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2 dense layers</w:t>
                  </w:r>
                </w:p>
              </w:tc>
              <w:tc>
                <w:tcPr>
                  <w:tcW w:w="1160" w:type="dxa"/>
                  <w:noWrap/>
                  <w:hideMark/>
                </w:tcPr>
                <w:p w14:paraId="6A0106A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4%</w:t>
                  </w:r>
                </w:p>
              </w:tc>
              <w:tc>
                <w:tcPr>
                  <w:tcW w:w="1013" w:type="dxa"/>
                  <w:noWrap/>
                  <w:hideMark/>
                </w:tcPr>
                <w:p w14:paraId="446818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688A0B16"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9,755</w:t>
                  </w:r>
                </w:p>
              </w:tc>
            </w:tr>
            <w:tr w:rsidR="005E3AFE" w14:paraId="3C30E84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AF27B1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4 dense layers</w:t>
                  </w:r>
                </w:p>
              </w:tc>
              <w:tc>
                <w:tcPr>
                  <w:tcW w:w="1160" w:type="dxa"/>
                  <w:noWrap/>
                  <w:hideMark/>
                </w:tcPr>
                <w:p w14:paraId="13680A87"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6%</w:t>
                  </w:r>
                </w:p>
              </w:tc>
              <w:tc>
                <w:tcPr>
                  <w:tcW w:w="1013" w:type="dxa"/>
                  <w:noWrap/>
                  <w:hideMark/>
                </w:tcPr>
                <w:p w14:paraId="19689E3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5D8B185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4,315</w:t>
                  </w:r>
                </w:p>
              </w:tc>
            </w:tr>
            <w:tr w:rsidR="005E3AFE" w14:paraId="6BD49030"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3B4C4B4E" w14:textId="242EA059"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4 dense</w:t>
                  </w:r>
                </w:p>
              </w:tc>
              <w:tc>
                <w:tcPr>
                  <w:tcW w:w="1160" w:type="dxa"/>
                  <w:noWrap/>
                  <w:hideMark/>
                </w:tcPr>
                <w:p w14:paraId="78F1C2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5%</w:t>
                  </w:r>
                </w:p>
              </w:tc>
              <w:tc>
                <w:tcPr>
                  <w:tcW w:w="1013" w:type="dxa"/>
                  <w:noWrap/>
                  <w:hideMark/>
                </w:tcPr>
                <w:p w14:paraId="6DCB400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2963919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38,507</w:t>
                  </w:r>
                </w:p>
              </w:tc>
            </w:tr>
            <w:tr w:rsidR="005E3AFE" w14:paraId="1025B7CA"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4AC6ED5" w14:textId="2BCA4CF3"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1 dense</w:t>
                  </w:r>
                </w:p>
              </w:tc>
              <w:tc>
                <w:tcPr>
                  <w:tcW w:w="1160" w:type="dxa"/>
                  <w:noWrap/>
                  <w:hideMark/>
                </w:tcPr>
                <w:p w14:paraId="7624C2B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14%</w:t>
                  </w:r>
                </w:p>
              </w:tc>
              <w:tc>
                <w:tcPr>
                  <w:tcW w:w="1013" w:type="dxa"/>
                  <w:noWrap/>
                  <w:hideMark/>
                </w:tcPr>
                <w:p w14:paraId="7B4E981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21%</w:t>
                  </w:r>
                </w:p>
              </w:tc>
              <w:tc>
                <w:tcPr>
                  <w:tcW w:w="1178" w:type="dxa"/>
                  <w:noWrap/>
                  <w:hideMark/>
                </w:tcPr>
                <w:p w14:paraId="112D411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239,339</w:t>
                  </w:r>
                </w:p>
              </w:tc>
            </w:tr>
            <w:tr w:rsidR="005E3AFE" w14:paraId="5A6D49A4"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20883F9" w14:textId="3BDE321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BBB94C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48%</w:t>
                  </w:r>
                </w:p>
              </w:tc>
              <w:tc>
                <w:tcPr>
                  <w:tcW w:w="1013" w:type="dxa"/>
                  <w:noWrap/>
                  <w:hideMark/>
                </w:tcPr>
                <w:p w14:paraId="1647DF1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44%</w:t>
                  </w:r>
                </w:p>
              </w:tc>
              <w:tc>
                <w:tcPr>
                  <w:tcW w:w="1178" w:type="dxa"/>
                  <w:noWrap/>
                  <w:hideMark/>
                </w:tcPr>
                <w:p w14:paraId="5E46BA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7A16414F"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DAEF890" w14:textId="5C0A5DB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w:t>
                  </w:r>
                  <w:r>
                    <w:rPr>
                      <w:rFonts w:ascii="Calibri" w:hAnsi="Calibri" w:cs="Calibri"/>
                      <w:color w:val="000000"/>
                      <w:sz w:val="22"/>
                      <w:szCs w:val="22"/>
                      <w:lang w:val="en-GB"/>
                    </w:rPr>
                    <w:t xml:space="preserve"> </w:t>
                  </w:r>
                  <w:r w:rsidRPr="005E3AFE">
                    <w:rPr>
                      <w:rFonts w:ascii="Calibri" w:hAnsi="Calibri" w:cs="Calibri"/>
                      <w:color w:val="000000"/>
                      <w:sz w:val="22"/>
                      <w:szCs w:val="22"/>
                      <w:lang w:val="en-GB"/>
                    </w:rPr>
                    <w:t>dense</w:t>
                  </w:r>
                </w:p>
              </w:tc>
              <w:tc>
                <w:tcPr>
                  <w:tcW w:w="1160" w:type="dxa"/>
                  <w:noWrap/>
                  <w:hideMark/>
                </w:tcPr>
                <w:p w14:paraId="2C8279F1"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2%</w:t>
                  </w:r>
                </w:p>
              </w:tc>
              <w:tc>
                <w:tcPr>
                  <w:tcW w:w="1013" w:type="dxa"/>
                  <w:noWrap/>
                  <w:hideMark/>
                </w:tcPr>
                <w:p w14:paraId="248CCCE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7.98%</w:t>
                  </w:r>
                </w:p>
              </w:tc>
              <w:tc>
                <w:tcPr>
                  <w:tcW w:w="1178" w:type="dxa"/>
                  <w:noWrap/>
                  <w:hideMark/>
                </w:tcPr>
                <w:p w14:paraId="489E4051"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66BAB9FA"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42D46464" w14:textId="33E0AF80"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91C315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68%</w:t>
                  </w:r>
                </w:p>
              </w:tc>
              <w:tc>
                <w:tcPr>
                  <w:tcW w:w="1013" w:type="dxa"/>
                  <w:noWrap/>
                  <w:hideMark/>
                </w:tcPr>
                <w:p w14:paraId="799E78E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0.64%</w:t>
                  </w:r>
                </w:p>
              </w:tc>
              <w:tc>
                <w:tcPr>
                  <w:tcW w:w="1178" w:type="dxa"/>
                  <w:noWrap/>
                  <w:hideMark/>
                </w:tcPr>
                <w:p w14:paraId="4F901D2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484,523</w:t>
                  </w:r>
                </w:p>
              </w:tc>
            </w:tr>
            <w:tr w:rsidR="005E3AFE" w14:paraId="158500F8"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47DAC19" w14:textId="4DB9869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044013B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5%</w:t>
                  </w:r>
                </w:p>
              </w:tc>
              <w:tc>
                <w:tcPr>
                  <w:tcW w:w="1013" w:type="dxa"/>
                  <w:noWrap/>
                  <w:hideMark/>
                </w:tcPr>
                <w:p w14:paraId="2941757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3.78%</w:t>
                  </w:r>
                </w:p>
              </w:tc>
              <w:tc>
                <w:tcPr>
                  <w:tcW w:w="1178" w:type="dxa"/>
                  <w:noWrap/>
                  <w:hideMark/>
                </w:tcPr>
                <w:p w14:paraId="4F4497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8,507</w:t>
                  </w:r>
                </w:p>
              </w:tc>
            </w:tr>
            <w:tr w:rsidR="005E3AFE" w14:paraId="003F8FF5"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A82E178" w14:textId="616CEE1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p>
              </w:tc>
              <w:tc>
                <w:tcPr>
                  <w:tcW w:w="1160" w:type="dxa"/>
                  <w:noWrap/>
                  <w:hideMark/>
                </w:tcPr>
                <w:p w14:paraId="7A1074F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04%</w:t>
                  </w:r>
                </w:p>
              </w:tc>
              <w:tc>
                <w:tcPr>
                  <w:tcW w:w="1013" w:type="dxa"/>
                  <w:noWrap/>
                  <w:hideMark/>
                </w:tcPr>
                <w:p w14:paraId="6464D0D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39%</w:t>
                  </w:r>
                </w:p>
              </w:tc>
              <w:tc>
                <w:tcPr>
                  <w:tcW w:w="1178" w:type="dxa"/>
                  <w:noWrap/>
                  <w:hideMark/>
                </w:tcPr>
                <w:p w14:paraId="0AABEA1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9,979</w:t>
                  </w:r>
                </w:p>
              </w:tc>
            </w:tr>
            <w:tr w:rsidR="005E3AFE" w14:paraId="50E2E8D9"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1824E32" w14:textId="16267657"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1EFEA3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0%</w:t>
                  </w:r>
                </w:p>
              </w:tc>
              <w:tc>
                <w:tcPr>
                  <w:tcW w:w="1013" w:type="dxa"/>
                  <w:noWrap/>
                  <w:hideMark/>
                </w:tcPr>
                <w:p w14:paraId="29DC6E2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10%</w:t>
                  </w:r>
                </w:p>
              </w:tc>
              <w:tc>
                <w:tcPr>
                  <w:tcW w:w="1178" w:type="dxa"/>
                  <w:noWrap/>
                  <w:hideMark/>
                </w:tcPr>
                <w:p w14:paraId="087A24D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20,875</w:t>
                  </w:r>
                </w:p>
              </w:tc>
            </w:tr>
            <w:tr w:rsidR="005E3AFE" w14:paraId="2E6AC1FD"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C0BA9E5" w14:textId="5C96B1B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3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5681809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6%</w:t>
                  </w:r>
                </w:p>
              </w:tc>
              <w:tc>
                <w:tcPr>
                  <w:tcW w:w="1013" w:type="dxa"/>
                  <w:noWrap/>
                  <w:hideMark/>
                </w:tcPr>
                <w:p w14:paraId="412F2F3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43%</w:t>
                  </w:r>
                </w:p>
              </w:tc>
              <w:tc>
                <w:tcPr>
                  <w:tcW w:w="1178" w:type="dxa"/>
                  <w:noWrap/>
                  <w:hideMark/>
                </w:tcPr>
                <w:p w14:paraId="4A3355A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57,931</w:t>
                  </w:r>
                </w:p>
              </w:tc>
            </w:tr>
            <w:tr w:rsidR="005E3AFE" w14:paraId="17142F1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0A0CF37" w14:textId="1C2C5F3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443A55AF"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0%</w:t>
                  </w:r>
                </w:p>
              </w:tc>
              <w:tc>
                <w:tcPr>
                  <w:tcW w:w="1013" w:type="dxa"/>
                  <w:noWrap/>
                  <w:hideMark/>
                </w:tcPr>
                <w:p w14:paraId="0CF5F936"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07%</w:t>
                  </w:r>
                </w:p>
              </w:tc>
              <w:tc>
                <w:tcPr>
                  <w:tcW w:w="1178" w:type="dxa"/>
                  <w:noWrap/>
                  <w:hideMark/>
                </w:tcPr>
                <w:p w14:paraId="53664FE7"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04,747</w:t>
                  </w:r>
                </w:p>
              </w:tc>
            </w:tr>
            <w:tr w:rsidR="005E3AFE" w14:paraId="31BB951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C5FDEA5" w14:textId="7179CB3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w:t>
                  </w:r>
                </w:p>
              </w:tc>
              <w:tc>
                <w:tcPr>
                  <w:tcW w:w="1160" w:type="dxa"/>
                  <w:noWrap/>
                  <w:hideMark/>
                </w:tcPr>
                <w:p w14:paraId="04ED56D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9%</w:t>
                  </w:r>
                </w:p>
              </w:tc>
              <w:tc>
                <w:tcPr>
                  <w:tcW w:w="1013" w:type="dxa"/>
                  <w:noWrap/>
                  <w:hideMark/>
                </w:tcPr>
                <w:p w14:paraId="2029CD3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25%</w:t>
                  </w:r>
                </w:p>
              </w:tc>
              <w:tc>
                <w:tcPr>
                  <w:tcW w:w="1178" w:type="dxa"/>
                  <w:noWrap/>
                  <w:hideMark/>
                </w:tcPr>
                <w:p w14:paraId="7EB2F05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546,731</w:t>
                  </w:r>
                </w:p>
              </w:tc>
            </w:tr>
            <w:tr w:rsidR="005E3AFE" w14:paraId="3D0488ED"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452AE6E" w14:textId="68760E7D"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2</w:t>
                  </w:r>
                </w:p>
              </w:tc>
              <w:tc>
                <w:tcPr>
                  <w:tcW w:w="1160" w:type="dxa"/>
                  <w:noWrap/>
                  <w:hideMark/>
                </w:tcPr>
                <w:p w14:paraId="72FA721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4%</w:t>
                  </w:r>
                </w:p>
              </w:tc>
              <w:tc>
                <w:tcPr>
                  <w:tcW w:w="1013" w:type="dxa"/>
                  <w:noWrap/>
                  <w:hideMark/>
                </w:tcPr>
                <w:p w14:paraId="0CF8158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83%</w:t>
                  </w:r>
                </w:p>
              </w:tc>
              <w:tc>
                <w:tcPr>
                  <w:tcW w:w="1178" w:type="dxa"/>
                  <w:noWrap/>
                  <w:hideMark/>
                </w:tcPr>
                <w:p w14:paraId="245DC9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91,211</w:t>
                  </w:r>
                </w:p>
              </w:tc>
            </w:tr>
            <w:tr w:rsidR="005E3AFE" w14:paraId="677383D9"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205C662" w14:textId="431AE7B3"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3</w:t>
                  </w:r>
                </w:p>
              </w:tc>
              <w:tc>
                <w:tcPr>
                  <w:tcW w:w="1160" w:type="dxa"/>
                  <w:noWrap/>
                  <w:hideMark/>
                </w:tcPr>
                <w:p w14:paraId="6298991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2%</w:t>
                  </w:r>
                </w:p>
              </w:tc>
              <w:tc>
                <w:tcPr>
                  <w:tcW w:w="1013" w:type="dxa"/>
                  <w:noWrap/>
                  <w:hideMark/>
                </w:tcPr>
                <w:p w14:paraId="1335A1A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44%</w:t>
                  </w:r>
                </w:p>
              </w:tc>
              <w:tc>
                <w:tcPr>
                  <w:tcW w:w="1178" w:type="dxa"/>
                  <w:noWrap/>
                  <w:hideMark/>
                </w:tcPr>
                <w:p w14:paraId="0B877A8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04F30576"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59605A1" w14:textId="54FCAAE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lastRenderedPageBreak/>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p>
              </w:tc>
              <w:tc>
                <w:tcPr>
                  <w:tcW w:w="1160" w:type="dxa"/>
                  <w:noWrap/>
                  <w:hideMark/>
                </w:tcPr>
                <w:p w14:paraId="7762DD9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5%</w:t>
                  </w:r>
                </w:p>
              </w:tc>
              <w:tc>
                <w:tcPr>
                  <w:tcW w:w="1013" w:type="dxa"/>
                  <w:noWrap/>
                  <w:hideMark/>
                </w:tcPr>
                <w:p w14:paraId="26DC87A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27%</w:t>
                  </w:r>
                </w:p>
              </w:tc>
              <w:tc>
                <w:tcPr>
                  <w:tcW w:w="1178" w:type="dxa"/>
                  <w:noWrap/>
                  <w:hideMark/>
                </w:tcPr>
                <w:p w14:paraId="754C234C"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53729C23"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A25343D" w14:textId="2C9A730A"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 xml:space="preserve">CNN 4 conv 2 pool 4 dropout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data augmentation</w:t>
                  </w:r>
                </w:p>
              </w:tc>
              <w:tc>
                <w:tcPr>
                  <w:tcW w:w="1160" w:type="dxa"/>
                  <w:noWrap/>
                  <w:hideMark/>
                </w:tcPr>
                <w:p w14:paraId="0052071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59%</w:t>
                  </w:r>
                </w:p>
              </w:tc>
              <w:tc>
                <w:tcPr>
                  <w:tcW w:w="1013" w:type="dxa"/>
                  <w:noWrap/>
                  <w:hideMark/>
                </w:tcPr>
                <w:p w14:paraId="65E6CB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00%</w:t>
                  </w:r>
                </w:p>
              </w:tc>
              <w:tc>
                <w:tcPr>
                  <w:tcW w:w="1178" w:type="dxa"/>
                  <w:noWrap/>
                  <w:hideMark/>
                </w:tcPr>
                <w:p w14:paraId="62257E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bl>
          <w:p w14:paraId="3C97753D" w14:textId="77777777" w:rsidR="006F7EEA" w:rsidRDefault="006F7EEA" w:rsidP="006A4AA2">
            <w:pPr>
              <w:pStyle w:val="BodyText"/>
              <w:jc w:val="center"/>
            </w:pPr>
          </w:p>
        </w:tc>
      </w:tr>
      <w:tr w:rsidR="006F7EEA" w14:paraId="16F49FD4" w14:textId="77777777" w:rsidTr="006A4AA2">
        <w:tc>
          <w:tcPr>
            <w:tcW w:w="8505" w:type="dxa"/>
          </w:tcPr>
          <w:p w14:paraId="64046070" w14:textId="77777777" w:rsidR="006F7EEA" w:rsidRDefault="006F7EEA" w:rsidP="006A4AA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3701474E" w14:textId="77777777" w:rsidR="006F7EEA" w:rsidRDefault="006F7EEA" w:rsidP="001C2A47">
      <w:pPr>
        <w:spacing w:line="360" w:lineRule="auto"/>
        <w:ind w:firstLine="708"/>
        <w:jc w:val="both"/>
      </w:pPr>
    </w:p>
    <w:p w14:paraId="7F18A899" w14:textId="04375A8A" w:rsidR="001C2A47" w:rsidRDefault="001C2A47" w:rsidP="00BD5CCD">
      <w:pPr>
        <w:spacing w:line="360" w:lineRule="auto"/>
        <w:ind w:firstLine="708"/>
        <w:jc w:val="both"/>
      </w:pPr>
      <w:r>
        <w:t>Pierwszy</w:t>
      </w:r>
      <w:r w:rsidR="005E3AFE">
        <w:t xml:space="preserve"> z</w:t>
      </w:r>
      <w:r>
        <w:t xml:space="preserve"> model</w:t>
      </w:r>
      <w:r w:rsidR="005E3AFE">
        <w:t>i był bardzo prostą sztuczną siecią neuronową.</w:t>
      </w:r>
      <w:r>
        <w:t xml:space="preserve"> </w:t>
      </w:r>
      <w:r w:rsidR="005E3AFE">
        <w:t>S</w:t>
      </w:r>
      <w:r>
        <w:t>kładał się</w:t>
      </w:r>
      <w:r w:rsidR="005E3AFE">
        <w:t xml:space="preserve"> jedynie </w:t>
      </w:r>
      <w:r>
        <w:t xml:space="preserve">z </w:t>
      </w:r>
      <w:r w:rsidR="0033229A">
        <w:t xml:space="preserve">dwóch </w:t>
      </w:r>
      <w:r>
        <w:t>warstw</w:t>
      </w:r>
      <w:r w:rsidR="005E3AFE">
        <w:t xml:space="preserve"> w pełni połączonych</w:t>
      </w:r>
      <w:r w:rsidR="00514A06">
        <w:t xml:space="preserve"> i</w:t>
      </w:r>
      <w:r w:rsidR="00835CB1">
        <w:t xml:space="preserve"> nie </w:t>
      </w:r>
      <w:r w:rsidR="00514A06">
        <w:t>miał</w:t>
      </w:r>
      <w:r w:rsidR="00835CB1">
        <w:t xml:space="preserve"> ani jednej warstwy konwolucyjnej</w:t>
      </w:r>
      <w:r>
        <w:t>.</w:t>
      </w:r>
      <w:r w:rsidR="00835CB1">
        <w:t xml:space="preserve"> Dzięki temu ł</w:t>
      </w:r>
      <w:r>
        <w:t>ącznie posiada</w:t>
      </w:r>
      <w:r w:rsidR="00835CB1">
        <w:t xml:space="preserve">ł niecałe 100 000 </w:t>
      </w:r>
      <w:r>
        <w:t>parametrów. Był to więc bardzo lekki i prosty model.</w:t>
      </w:r>
      <w:r w:rsidR="00835CB1">
        <w:t xml:space="preserve"> Jednak prostota ta była mocno widoczna </w:t>
      </w:r>
      <w:r w:rsidR="00514A06">
        <w:t>w</w:t>
      </w:r>
      <w:r w:rsidR="00835CB1">
        <w:t xml:space="preserve"> wynikach modelu.</w:t>
      </w:r>
      <w:r>
        <w:t xml:space="preserve"> Na zbiorze treningowym wykazywał się około </w:t>
      </w:r>
      <w:r w:rsidR="00835CB1">
        <w:t>5.74</w:t>
      </w:r>
      <w:r>
        <w:t xml:space="preserve">% </w:t>
      </w:r>
      <w:r w:rsidR="0033229A">
        <w:t>trafnością</w:t>
      </w:r>
      <w:r>
        <w:t xml:space="preserve">, </w:t>
      </w:r>
      <w:r w:rsidR="00835CB1">
        <w:t>a</w:t>
      </w:r>
      <w:r>
        <w:t xml:space="preserve"> </w:t>
      </w:r>
      <w:r w:rsidR="00835CB1">
        <w:t>na zbiorze testowym wyniosła ona 5.93</w:t>
      </w:r>
      <w:r>
        <w:t xml:space="preserve">%. </w:t>
      </w:r>
      <w:r w:rsidR="00835CB1">
        <w:t>Są to bardzo słabe wyniki, jednakże można było się tego spodziewać, bo stopniu skomplikowania modelu. Sieć już po 3</w:t>
      </w:r>
      <w:r w:rsidR="0076703D">
        <w:t> </w:t>
      </w:r>
      <w:r w:rsidR="00835CB1">
        <w:t xml:space="preserve">epokach nie była w stanie </w:t>
      </w:r>
      <w:r w:rsidR="00514A06">
        <w:t>zwiększyć swoich możliwości predykcyjnych</w:t>
      </w:r>
      <w:r w:rsidR="00835CB1">
        <w:t>. Kompilując model użyto kategorycznej entropii krzyżowej oraz optymalizatora Adam ze stopniem uczenia 0.001. Takie same parametry uczenia użyto w kolejnych sieciach. Dodawano jednak stopniowo warstwy. Druga sieć neuronowa miała o 2 warstwy w pełni połączone więcej, jednakże to nie pomogło w osiągnięciu zadowalających wyników. Trafność na zbiorze testowym wręcz się nie zmieniła. W związku z tym postanowiono dodać pierwszą warstwę konwolucyjną, która jest stworzona do tego typu zadań.</w:t>
      </w:r>
      <w:r w:rsidR="003758D0">
        <w:t xml:space="preserve"> Posiadała ona 32 filtry o</w:t>
      </w:r>
      <w:r w:rsidR="0076703D">
        <w:t> </w:t>
      </w:r>
      <w:r w:rsidR="003758D0">
        <w:t xml:space="preserve">wielkości jądra 3 na </w:t>
      </w:r>
      <w:r w:rsidR="00514A06">
        <w:t>3</w:t>
      </w:r>
      <w:r w:rsidR="00D434BD">
        <w:t xml:space="preserve"> oraz funkcję aktywacji ReLU</w:t>
      </w:r>
      <w:r w:rsidR="003758D0">
        <w:t>. Prawie dziewięciokrotnie wzrosła liczba parametrów, jednak nie przyczyniło się to do wzrostu trafności modelu.</w:t>
      </w:r>
      <w:r w:rsidR="00835CB1">
        <w:t xml:space="preserve"> </w:t>
      </w:r>
      <w:r w:rsidR="003758D0">
        <w:t>Postanowiono więc zredukować liczbę warstw w pełni połączonych do jednej. Dzięki temu</w:t>
      </w:r>
      <w:r w:rsidR="006D4D38">
        <w:t xml:space="preserve"> odnotowano skokowy wzrost trafności z około 6% do około 86% na zbiorze testowym. Jest to</w:t>
      </w:r>
      <w:r w:rsidR="00FA7751">
        <w:t xml:space="preserve"> więc</w:t>
      </w:r>
      <w:r w:rsidR="006D4D38">
        <w:t xml:space="preserve"> olbrzymia poprawa działania sieci, przy użyciu zaledwie dwóch warstw.</w:t>
      </w:r>
      <w:r w:rsidR="00FA7751">
        <w:t xml:space="preserve"> Jednakże wraz ze wzrostem trafności bardzo mocno wzrosła też liczba parametrów, przekraczając tym samym</w:t>
      </w:r>
      <w:r w:rsidR="00285A8E">
        <w:t xml:space="preserve"> próg miliona</w:t>
      </w:r>
      <w:r w:rsidR="00FA7751">
        <w:t>.</w:t>
      </w:r>
      <w:r w:rsidR="006D4D38">
        <w:t xml:space="preserve"> </w:t>
      </w:r>
      <w:r w:rsidR="00285A8E">
        <w:t>Model także prawdopodobnie nadmiernie dopasowywał się do danych treningowych, ponieważ osiągnął tam o przeszło 10 punktów procentowych większą trafność. W obu tych sprawach pomogłaby więc warstwa poolingu, którą postanowiono dodać do modelu. Wymiary jądra filtra przyjęto na poziomie 2x2 i</w:t>
      </w:r>
      <w:r w:rsidR="00514A06">
        <w:t> </w:t>
      </w:r>
      <w:r w:rsidR="00285A8E">
        <w:t>zastosowano max poolingu. Taki zabieg pozwolił na znaczne ograniczenie liczby parametrów z 1.2 miliona do zaledwie 300 000. Warto zauważyć, że</w:t>
      </w:r>
      <w:r w:rsidR="0076703D">
        <w:t> </w:t>
      </w:r>
      <w:r w:rsidR="00285A8E">
        <w:t xml:space="preserve">nie spowodowało to spadku możliwości modelu. Wręcz przeciwnie, trafność wzrosła zarówno na </w:t>
      </w:r>
      <w:r w:rsidR="0088660D">
        <w:t>zbiorze treningowym jak i testowym. Jednak problem przeuczenia nadał występował, tak więc dodano warstwę dropoutu</w:t>
      </w:r>
      <w:r w:rsidR="00D434BD">
        <w:t>, która odrzucała sygnał z 30% neuronów</w:t>
      </w:r>
      <w:r w:rsidR="0088660D">
        <w:t>.</w:t>
      </w:r>
      <w:r w:rsidR="00285A8E">
        <w:t xml:space="preserve"> </w:t>
      </w:r>
      <w:r w:rsidR="0088660D">
        <w:t xml:space="preserve">Pozwoliła ona </w:t>
      </w:r>
      <w:r w:rsidR="00D434BD">
        <w:t xml:space="preserve">na </w:t>
      </w:r>
      <w:r w:rsidR="00D434BD">
        <w:lastRenderedPageBreak/>
        <w:t>kolejne zwiększenie trafności na zbiorze treningowym do 87.98%. Z drugiej strony zabiegi te doprowadziły do obniżenia sprawności modelu na zbiorze treningowym. Dlatego też dodano drugą warstwę konwolucyjną, zmieniając w</w:t>
      </w:r>
      <w:r w:rsidR="0076703D">
        <w:t> </w:t>
      </w:r>
      <w:r w:rsidR="00D434BD">
        <w:t xml:space="preserve">niej jedynie liczbę filtrów do 64. Następstwem tego było osiągnięcie pułapu 90% </w:t>
      </w:r>
      <w:r w:rsidR="00514A06">
        <w:t xml:space="preserve">trafności </w:t>
      </w:r>
      <w:r w:rsidR="00D434BD">
        <w:t xml:space="preserve">na zbiorze testowym. Nadal nierozwiązany pozostawał problem przeuczenia. Z tego względu dodano jeszcze jedną warstwę poolingu oraz dropoutu. </w:t>
      </w:r>
      <w:r w:rsidR="007C1EE7">
        <w:t>Zmniejszyło to różnicę w</w:t>
      </w:r>
      <w:r w:rsidR="0047797A">
        <w:t> </w:t>
      </w:r>
      <w:r w:rsidR="007C1EE7">
        <w:t>trafności między zbiorem treningowym i testowym do niecałych 4 punktów procentowych, a jednocześnie liczba parametrów spadła do jedynych 118 000. Wynik ten nie był jednak nadal wystarczająco dobry, więc spróbowano dodać jedną warstwę w pełni połączoną. Takie działanie jeszcze bardziej podniosło trafność na zbiorze testowym do 95.39% niemalże zrównując ją z</w:t>
      </w:r>
      <w:r w:rsidR="00514A06">
        <w:t xml:space="preserve"> wynikiem na</w:t>
      </w:r>
      <w:r w:rsidR="007C1EE7">
        <w:t xml:space="preserve"> zbior</w:t>
      </w:r>
      <w:r w:rsidR="00514A06">
        <w:t>ze</w:t>
      </w:r>
      <w:r w:rsidR="007C1EE7">
        <w:t xml:space="preserve"> treningowym.</w:t>
      </w:r>
      <w:r w:rsidR="005531E4">
        <w:t xml:space="preserve"> Następnym krokiem, było dodanie warstw normalizujących</w:t>
      </w:r>
      <w:r w:rsidR="00266BD7">
        <w:t>. Znalazły się one po warstwach</w:t>
      </w:r>
      <w:r w:rsidR="005531E4">
        <w:t xml:space="preserve"> max pooling</w:t>
      </w:r>
      <w:r w:rsidR="00266BD7">
        <w:t>owych</w:t>
      </w:r>
      <w:r w:rsidR="005531E4">
        <w:t xml:space="preserve"> oraz przedostatniej warstwie w pełni połączonej. Dzięki temu trafność modelu znów znacznie wzrosła odpowiednio do 99.60% i 97.10% na zbiorach treningowym i testowym</w:t>
      </w:r>
      <w:r w:rsidR="00266BD7">
        <w:t>. J</w:t>
      </w:r>
      <w:r w:rsidR="005531E4">
        <w:t>ednocześnie nie spowodowało to znacznego wzrostu liczby parametrów.</w:t>
      </w:r>
      <w:r w:rsidR="0014062E">
        <w:t xml:space="preserve"> W kolejnych krokach dodano trzecią i czwartą warstwę konwolucyjną, obie z 64 filtrami o wymiarach 3x3 i funkcjami aktywacji ReLU. </w:t>
      </w:r>
      <w:r w:rsidR="00612990">
        <w:t xml:space="preserve">W ten sposób osiągnięto niemal perfekcyjny wynik na zbiorze </w:t>
      </w:r>
      <w:r w:rsidR="001155D4">
        <w:t>treningowym,</w:t>
      </w:r>
      <w:r w:rsidR="00612990">
        <w:t xml:space="preserve"> czyli 99.90%</w:t>
      </w:r>
      <w:r w:rsidR="00266BD7">
        <w:t>.</w:t>
      </w:r>
      <w:r w:rsidR="00612990">
        <w:t xml:space="preserve"> </w:t>
      </w:r>
      <w:r w:rsidR="00266BD7">
        <w:t>Niestety na</w:t>
      </w:r>
      <w:r w:rsidR="00612990">
        <w:t xml:space="preserve"> zbi</w:t>
      </w:r>
      <w:r w:rsidR="00266BD7">
        <w:t>orze</w:t>
      </w:r>
      <w:r w:rsidR="00612990">
        <w:t xml:space="preserve"> testowym </w:t>
      </w:r>
      <w:r w:rsidR="00266BD7">
        <w:t xml:space="preserve">model </w:t>
      </w:r>
      <w:r w:rsidR="00612990">
        <w:t>osiągnął jedynie 98.07% trafności.</w:t>
      </w:r>
      <w:r w:rsidR="001155D4">
        <w:t xml:space="preserve"> </w:t>
      </w:r>
      <w:r w:rsidR="00612990">
        <w:t xml:space="preserve"> </w:t>
      </w:r>
      <w:r w:rsidR="001155D4">
        <w:t>Postanowiono więc zacząć zmieniać parametr</w:t>
      </w:r>
      <w:r w:rsidR="00266BD7">
        <w:t>y</w:t>
      </w:r>
      <w:r w:rsidR="001155D4">
        <w:t xml:space="preserve"> sieci</w:t>
      </w:r>
      <w:r w:rsidR="00D42FA6">
        <w:t xml:space="preserve">, próbując znaleźć ich </w:t>
      </w:r>
      <w:r w:rsidR="00266BD7">
        <w:t>bardziej optymalne</w:t>
      </w:r>
      <w:r w:rsidR="00D42FA6">
        <w:t xml:space="preserve"> wartości. Tak też zmieniono liczbę filtrów w </w:t>
      </w:r>
      <w:r w:rsidR="00266BD7">
        <w:t>czwartej</w:t>
      </w:r>
      <w:r w:rsidR="00D42FA6">
        <w:t xml:space="preserve"> warstwie konwolucyjnej z 64 do 128. Wypróbowano różne wielkości filtrów od 5x5 do 2x2. Dodano po drodze jeszcze jedną warstwę w pełni połączoną i dropoutu. Te ostatnie także przyjmowały różne wartości od 0.2 do 0.5. Oprócz tego zwiększono wymiarowość pierwszej warstwy połączonej</w:t>
      </w:r>
      <w:r w:rsidR="00BD5CCD">
        <w:t xml:space="preserve"> ze 128 do 256. Co</w:t>
      </w:r>
      <w:r w:rsidR="0047797A">
        <w:t> </w:t>
      </w:r>
      <w:r w:rsidR="00BD5CCD">
        <w:t>więcej spróbowano posłużyć się malejącym tempem uczenia wraz ze wzrostem epok</w:t>
      </w:r>
      <w:r w:rsidR="00266BD7">
        <w:t>.</w:t>
      </w:r>
      <w:r w:rsidR="00BD5CCD">
        <w:t xml:space="preserve"> </w:t>
      </w:r>
      <w:r w:rsidR="00266BD7">
        <w:t>Poza tym z</w:t>
      </w:r>
      <w:r w:rsidR="00BD5CCD">
        <w:t>mniejszono rozmiar batchy i zwiększono liczbę epok, jak</w:t>
      </w:r>
      <w:r w:rsidR="00266BD7">
        <w:t>o</w:t>
      </w:r>
      <w:r w:rsidR="00BD5CCD">
        <w:t xml:space="preserve"> że</w:t>
      </w:r>
      <w:r w:rsidR="00266BD7">
        <w:t xml:space="preserve"> wraz ze</w:t>
      </w:r>
      <w:r w:rsidR="00BD5CCD">
        <w:t xml:space="preserve"> wzrostem liczby parametrów potrzebowały one także więcej czasu na naukę. Zmiany parametrów pozwoliły osiągnąć trafność na poziomie 98.44% i 98.27% na zbiorach testowych. </w:t>
      </w:r>
      <w:r>
        <w:t xml:space="preserve">Nie był to </w:t>
      </w:r>
      <w:r w:rsidR="00BD5CCD">
        <w:t xml:space="preserve">jednak nadal </w:t>
      </w:r>
      <w:r>
        <w:t>satysfakcjonujący wynik, ponieważ większość modeli obecnie osiąga wartości około 99%</w:t>
      </w:r>
      <w:r w:rsidR="0064283E">
        <w:t xml:space="preserve"> trafności</w:t>
      </w:r>
      <w:r>
        <w:t xml:space="preserve"> na zbiorze testowym. W związku z tym </w:t>
      </w:r>
      <w:r w:rsidR="00BD5CCD">
        <w:t xml:space="preserve">postanowiono dodać jeszcze technikę zwaną data </w:t>
      </w:r>
      <w:proofErr w:type="gramStart"/>
      <w:r w:rsidR="00BD5CCD">
        <w:t>augmentation</w:t>
      </w:r>
      <w:proofErr w:type="gramEnd"/>
      <w:r w:rsidR="00BD5CCD">
        <w:t xml:space="preserve"> czyli rozszerzaniem danych</w:t>
      </w:r>
      <w:r>
        <w:t xml:space="preserve">. Dzięki temu </w:t>
      </w:r>
      <w:r w:rsidR="00AE068F">
        <w:t xml:space="preserve">osiągnięto pułap 99% trafności i </w:t>
      </w:r>
      <w:r>
        <w:t>powstał model ostateczny, którego architektura została przedstawiona w rozdziale IV.</w:t>
      </w:r>
    </w:p>
    <w:p w14:paraId="1F43836D" w14:textId="08554178" w:rsidR="00475E84" w:rsidRDefault="00EA11CE" w:rsidP="0047797A">
      <w:pPr>
        <w:spacing w:line="360" w:lineRule="auto"/>
        <w:ind w:firstLine="708"/>
        <w:jc w:val="both"/>
      </w:pPr>
      <w:r>
        <w:lastRenderedPageBreak/>
        <w:t xml:space="preserve">Do oceny efektywności </w:t>
      </w:r>
      <w:r w:rsidR="00A42208">
        <w:t xml:space="preserve">końcowego </w:t>
      </w:r>
      <w:r>
        <w:t>modelu zostały użyte jedne z</w:t>
      </w:r>
      <w:r w:rsidR="0076703D">
        <w:t> </w:t>
      </w:r>
      <w:r>
        <w:t>najpopularniejszych metryk w uczeniu maszynowym – accuracy</w:t>
      </w:r>
      <w:r w:rsidR="00F968E7">
        <w:t xml:space="preserve"> (trafność)</w:t>
      </w:r>
      <w:r>
        <w:t>, precision</w:t>
      </w:r>
      <w:r w:rsidR="0047797A">
        <w:t xml:space="preserve"> (precyzja)</w:t>
      </w:r>
      <w:r>
        <w:t>, recall</w:t>
      </w:r>
      <w:r w:rsidR="0047797A">
        <w:t xml:space="preserve"> (czułość)</w:t>
      </w:r>
      <w:r>
        <w:t xml:space="preserve"> i f1-score. </w:t>
      </w:r>
      <w:r w:rsidR="000B4051">
        <w:t>Wspominana wyżej t</w:t>
      </w:r>
      <w:r w:rsidR="00DC53C3">
        <w:t>rafność jest podstawowym wskaźnikiem jakości prognozy. Mówi on o stosunku obserwacji, które model zaklasyfikował poprawnie</w:t>
      </w:r>
      <w:r w:rsidR="00C970AA">
        <w:t xml:space="preserve"> (true positive i</w:t>
      </w:r>
      <w:r w:rsidR="0076703D">
        <w:t> </w:t>
      </w:r>
      <w:r w:rsidR="00C970AA">
        <w:t>true negative)</w:t>
      </w:r>
      <w:r w:rsidR="00DC53C3">
        <w:t xml:space="preserve"> względem wszystkich dokonanych klasyfikacji</w:t>
      </w:r>
      <w:r w:rsidR="00475E84">
        <w:t>:</w:t>
      </w:r>
    </w:p>
    <w:tbl>
      <w:tblPr>
        <w:tblStyle w:val="TableGrid"/>
        <w:tblW w:w="878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570"/>
      </w:tblGrid>
      <w:tr w:rsidR="00C970AA" w14:paraId="6DBA651C" w14:textId="77777777" w:rsidTr="00AB4719">
        <w:tc>
          <w:tcPr>
            <w:tcW w:w="284" w:type="dxa"/>
          </w:tcPr>
          <w:p w14:paraId="6E6744DC" w14:textId="77777777" w:rsidR="00475E84" w:rsidRPr="00C970AA" w:rsidRDefault="00475E84" w:rsidP="00727EF1">
            <w:pPr>
              <w:pStyle w:val="BodyText"/>
              <w:rPr>
                <w:sz w:val="22"/>
                <w:szCs w:val="22"/>
              </w:rPr>
            </w:pPr>
          </w:p>
        </w:tc>
        <w:tc>
          <w:tcPr>
            <w:tcW w:w="7935"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570" w:type="dxa"/>
            <w:vAlign w:val="center"/>
          </w:tcPr>
          <w:p w14:paraId="73E33021" w14:textId="023D5398" w:rsidR="00475E84" w:rsidRDefault="00475E84" w:rsidP="00727EF1">
            <w:pPr>
              <w:pStyle w:val="BodyText"/>
              <w:jc w:val="right"/>
            </w:pPr>
            <w:r>
              <w:t>(6)</w:t>
            </w:r>
          </w:p>
        </w:tc>
      </w:tr>
    </w:tbl>
    <w:p w14:paraId="06817E0B" w14:textId="461CE0D8" w:rsidR="00C90FA7" w:rsidRDefault="00C90FA7" w:rsidP="0047797A">
      <w:pPr>
        <w:spacing w:line="360" w:lineRule="auto"/>
        <w:ind w:firstLine="708"/>
        <w:jc w:val="both"/>
      </w:pPr>
      <w:r>
        <w:t xml:space="preserve">Wartości trafności jakie model osiągał przez kolejne </w:t>
      </w:r>
      <w:r w:rsidR="0047797A">
        <w:t>cykle nauki</w:t>
      </w:r>
      <w:r w:rsidR="00B72FEA">
        <w:t xml:space="preserve"> </w:t>
      </w:r>
      <w:r>
        <w:t xml:space="preserve">zostały przedstawione na rysunku nr 19. </w:t>
      </w:r>
      <w:r w:rsidR="00B72FEA">
        <w:t>W</w:t>
      </w:r>
      <w:r>
        <w:t>zrasta</w:t>
      </w:r>
      <w:r w:rsidR="00B72FEA">
        <w:t xml:space="preserve"> ona</w:t>
      </w:r>
      <w:r>
        <w:t xml:space="preserve"> bardzo mocno już w</w:t>
      </w:r>
      <w:r w:rsidR="0076703D">
        <w:t> </w:t>
      </w:r>
      <w:r>
        <w:t xml:space="preserve">pierwszych </w:t>
      </w:r>
      <w:r w:rsidR="00B72FEA">
        <w:t>epokach</w:t>
      </w:r>
      <w:r>
        <w:t xml:space="preserve">, aby </w:t>
      </w:r>
      <w:r w:rsidR="0047797A">
        <w:t>ustabilizować</w:t>
      </w:r>
      <w:r>
        <w:t xml:space="preserve"> się ostatecznie w okolicach 99% trafności. Wykres wskazuje, że liczba cykli była prawdopodobnie wystarczająca, jako że </w:t>
      </w:r>
      <w:r w:rsidR="0047797A">
        <w:t>metryka</w:t>
      </w:r>
      <w:r>
        <w:t xml:space="preserve"> przestała rosnąć w okolicach 25</w:t>
      </w:r>
      <w:r w:rsidR="00B72FEA">
        <w:t xml:space="preserve"> epoki</w:t>
      </w:r>
      <w:r>
        <w:t xml:space="preserve">. </w:t>
      </w:r>
      <w:proofErr w:type="gramStart"/>
      <w:r>
        <w:t>Finalnie</w:t>
      </w:r>
      <w:proofErr w:type="gramEnd"/>
      <w:r>
        <w:t xml:space="preserve"> najwyższ</w:t>
      </w:r>
      <w:r w:rsidR="0047797A">
        <w:t>a trafność jaką</w:t>
      </w:r>
      <w:r>
        <w:t xml:space="preserve"> osiągnął model na zbiorze treningowym wyniosło</w:t>
      </w:r>
      <w:r w:rsidR="00970EFE">
        <w:t xml:space="preserve"> 99.3%. Natomiast</w:t>
      </w:r>
      <w:r>
        <w:t xml:space="preserve"> </w:t>
      </w:r>
      <w:r w:rsidR="00970EFE">
        <w:t>jeśli chodzi o zbiór testowy można zauważyć, że osiągał on bardzo zbliżone wyniki do zbioru treningowego. Wartość trafności na zbiorze testowym wyniosła 99.0</w:t>
      </w:r>
      <w:r w:rsidR="0047797A">
        <w:t>0</w:t>
      </w:r>
      <w:r w:rsidR="00970EFE">
        <w:t xml:space="preserve">%. Można więc stwierdzić, że nie doszło do problemu przeuczenia i model dobrze generalizuje, </w:t>
      </w:r>
      <w:r w:rsidR="0047797A">
        <w:t>to jest</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3974D6CE" w:rsidR="00C90FA7" w:rsidRPr="00C90FA7" w:rsidRDefault="00C90FA7" w:rsidP="00727EF1">
            <w:pPr>
              <w:pStyle w:val="Caption"/>
              <w:jc w:val="center"/>
              <w:rPr>
                <w:sz w:val="24"/>
                <w:szCs w:val="24"/>
              </w:rPr>
            </w:pPr>
            <w:bookmarkStart w:id="51"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FB1EB3">
              <w:rPr>
                <w:noProof/>
                <w:sz w:val="24"/>
                <w:szCs w:val="24"/>
              </w:rPr>
              <w:t>19</w:t>
            </w:r>
            <w:r w:rsidRPr="00C90FA7">
              <w:rPr>
                <w:sz w:val="24"/>
                <w:szCs w:val="24"/>
              </w:rPr>
              <w:fldChar w:fldCharType="end"/>
            </w:r>
            <w:r w:rsidRPr="00C90FA7">
              <w:rPr>
                <w:sz w:val="24"/>
                <w:szCs w:val="24"/>
              </w:rPr>
              <w:t>. Wykres trafności modelu</w:t>
            </w:r>
            <w:bookmarkEnd w:id="51"/>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2F8D250E" w:rsidR="00C90FA7" w:rsidRDefault="00970EFE" w:rsidP="00970EFE">
      <w:pPr>
        <w:spacing w:line="360" w:lineRule="auto"/>
        <w:ind w:firstLine="708"/>
        <w:jc w:val="both"/>
      </w:pPr>
      <w:r>
        <w:lastRenderedPageBreak/>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strata </w:t>
      </w:r>
      <w:r w:rsidR="0047797A">
        <w:t xml:space="preserve">dla obu zbiorów </w:t>
      </w:r>
      <w:r>
        <w:t xml:space="preserve">przyjmowała podobne wartości poniżej 0.05 już po około 8 </w:t>
      </w:r>
      <w:r w:rsidR="0047797A">
        <w:t>epokach</w:t>
      </w:r>
      <w:r>
        <w:t>.</w:t>
      </w:r>
      <w:r w:rsidR="008717E1">
        <w:t xml:space="preserve"> Co więcej rysunek ten wskazuje</w:t>
      </w:r>
      <w:r w:rsidR="0047797A">
        <w:t xml:space="preserve"> również</w:t>
      </w:r>
      <w:r w:rsidR="008717E1">
        <w:t xml:space="preserve">, że </w:t>
      </w:r>
      <w:r w:rsidR="008717E1" w:rsidRPr="008717E1">
        <w:t>model</w:t>
      </w:r>
      <w:r w:rsidR="008717E1">
        <w:t xml:space="preserve"> prawdopodobnie nie był już</w:t>
      </w:r>
      <w:r w:rsidR="008717E1" w:rsidRPr="008717E1">
        <w:t xml:space="preserve"> zdolny do dalszego uczenia się</w:t>
      </w:r>
      <w:r w:rsidR="0047797A">
        <w:t>.</w:t>
      </w:r>
      <w:r w:rsidR="008717E1" w:rsidRPr="008717E1">
        <w:t xml:space="preserve"> </w:t>
      </w:r>
      <w:r w:rsidR="0047797A">
        <w:t>Dlatego zakłada się, że</w:t>
      </w:r>
      <w:r w:rsidR="008717E1" w:rsidRPr="008717E1">
        <w:t xml:space="preserve"> proces szkolenia </w:t>
      </w:r>
      <w:r w:rsidR="0047797A">
        <w:t>był wystarczająco długi</w:t>
      </w:r>
      <w:r w:rsidR="008717E1" w:rsidRPr="008717E1">
        <w:t>.</w:t>
      </w:r>
      <w:r w:rsidR="008717E1">
        <w:t xml:space="preserve"> Jeśli chodzi o przeuczenie można by się zastanawiać, czy nie lepiej byłoby zakończyć uczenie modelu już koło 20 epoki</w:t>
      </w:r>
      <w:r w:rsidR="0047797A">
        <w:t xml:space="preserve">. </w:t>
      </w:r>
      <w:r w:rsidR="008717E1">
        <w:t xml:space="preserve"> </w:t>
      </w:r>
      <w:r w:rsidR="0047797A">
        <w:t>Wynika to z tego,</w:t>
      </w:r>
      <w:r w:rsidR="008717E1">
        <w:t xml:space="preserve">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w:t>
      </w:r>
      <w:r w:rsidR="0076703D">
        <w:t> </w:t>
      </w:r>
      <w:r w:rsidR="008717E1">
        <w:t>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29201C8A" w:rsidR="00970EFE" w:rsidRPr="00970EFE" w:rsidRDefault="00970EFE" w:rsidP="00970EFE">
            <w:pPr>
              <w:pStyle w:val="Caption"/>
              <w:jc w:val="center"/>
              <w:rPr>
                <w:sz w:val="24"/>
                <w:szCs w:val="24"/>
              </w:rPr>
            </w:pPr>
            <w:bookmarkStart w:id="52"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FB1EB3">
              <w:rPr>
                <w:noProof/>
                <w:sz w:val="24"/>
                <w:szCs w:val="24"/>
              </w:rPr>
              <w:t>20</w:t>
            </w:r>
            <w:r w:rsidRPr="00970EFE">
              <w:rPr>
                <w:sz w:val="24"/>
                <w:szCs w:val="24"/>
              </w:rPr>
              <w:fldChar w:fldCharType="end"/>
            </w:r>
            <w:r w:rsidRPr="00970EFE">
              <w:rPr>
                <w:sz w:val="24"/>
                <w:szCs w:val="24"/>
              </w:rPr>
              <w:t>. Wykres straty dla modelu</w:t>
            </w:r>
            <w:bookmarkEnd w:id="52"/>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08FEA540"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47797A">
        <w:t xml:space="preserve">jego </w:t>
      </w:r>
      <w:r w:rsidR="000335E7">
        <w:t>błędnego działania</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58C13D30" w:rsidR="003D5D11" w:rsidRDefault="0047797A" w:rsidP="000335E7">
      <w:pPr>
        <w:spacing w:line="360" w:lineRule="auto"/>
        <w:ind w:firstLine="708"/>
        <w:jc w:val="both"/>
      </w:pPr>
      <w:r>
        <w:t>Jedną z nich jest precyzja. O</w:t>
      </w:r>
      <w:r w:rsidR="00475E84">
        <w:t>kreśla</w:t>
      </w:r>
      <w:r>
        <w:t xml:space="preserve"> ona</w:t>
      </w:r>
      <w:r w:rsidR="00475E84">
        <w:t xml:space="preserve"> </w:t>
      </w:r>
      <w:r w:rsidR="00475E84" w:rsidRPr="00475E84">
        <w:t xml:space="preserve">w jakim stopniu </w:t>
      </w:r>
      <w:r w:rsidR="00475E84">
        <w:t>można</w:t>
      </w:r>
      <w:r w:rsidR="00475E84"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2D4703D" w14:textId="154C695E" w:rsidR="003D5D11" w:rsidRDefault="00475E84" w:rsidP="0047797A">
      <w:pPr>
        <w:spacing w:line="360" w:lineRule="auto"/>
        <w:ind w:firstLine="708"/>
        <w:jc w:val="both"/>
      </w:pPr>
      <w:r>
        <w:t xml:space="preserve"> </w:t>
      </w:r>
      <w:r w:rsidR="003D5D11">
        <w:t xml:space="preserve">Inaczej jest to procent pozytywnych predykcji, które faktycznie są poprawne. </w:t>
      </w:r>
      <w:r w:rsidR="0047797A">
        <w:t>Tak</w:t>
      </w:r>
      <w:r w:rsidR="0076703D">
        <w:t> </w:t>
      </w:r>
      <w:r w:rsidR="003D5D11">
        <w:t>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47797A">
        <w:tc>
          <w:tcPr>
            <w:tcW w:w="281" w:type="dxa"/>
          </w:tcPr>
          <w:p w14:paraId="1CB3DA86" w14:textId="77777777" w:rsidR="003D5D11" w:rsidRPr="00C970AA" w:rsidRDefault="003D5D11" w:rsidP="00727EF1">
            <w:pPr>
              <w:pStyle w:val="BodyText"/>
              <w:rPr>
                <w:sz w:val="22"/>
                <w:szCs w:val="22"/>
              </w:rPr>
            </w:pPr>
          </w:p>
        </w:tc>
        <w:tc>
          <w:tcPr>
            <w:tcW w:w="7728"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496" w:type="dxa"/>
            <w:vAlign w:val="center"/>
          </w:tcPr>
          <w:p w14:paraId="4BF31545" w14:textId="3A0111B8" w:rsidR="003D5D11" w:rsidRDefault="003D5D11" w:rsidP="00727EF1">
            <w:pPr>
              <w:pStyle w:val="BodyText"/>
              <w:jc w:val="right"/>
            </w:pPr>
            <w:r>
              <w:t>(8)</w:t>
            </w:r>
          </w:p>
        </w:tc>
      </w:tr>
    </w:tbl>
    <w:p w14:paraId="5AFA96A6" w14:textId="70C3C42F" w:rsidR="00A2437B" w:rsidRDefault="003D5D11" w:rsidP="0047797A">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22A65EAB" w14:textId="44372C78" w:rsidR="00A828E2" w:rsidRPr="00A828E2" w:rsidRDefault="00925C8E" w:rsidP="0047797A">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w:t>
      </w:r>
      <w:r w:rsidR="00083FD7">
        <w:t>3</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C208A12" w:rsidR="00A828E2" w:rsidRPr="00B005B9" w:rsidRDefault="002D5C87" w:rsidP="002D5C87">
            <w:pPr>
              <w:pStyle w:val="Caption"/>
              <w:keepNext/>
              <w:jc w:val="center"/>
              <w:rPr>
                <w:sz w:val="24"/>
                <w:szCs w:val="24"/>
              </w:rPr>
            </w:pPr>
            <w:bookmarkStart w:id="53" w:name="_Toc136036079"/>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FB1EB3">
              <w:rPr>
                <w:noProof/>
                <w:sz w:val="24"/>
                <w:szCs w:val="24"/>
              </w:rPr>
              <w:t>3</w:t>
            </w:r>
            <w:r w:rsidRPr="002D5C87">
              <w:rPr>
                <w:sz w:val="24"/>
                <w:szCs w:val="24"/>
              </w:rPr>
              <w:fldChar w:fldCharType="end"/>
            </w:r>
            <w:r w:rsidRPr="002D5C87">
              <w:rPr>
                <w:sz w:val="24"/>
                <w:szCs w:val="24"/>
              </w:rPr>
              <w:t>.</w:t>
            </w:r>
            <w:r>
              <w:rPr>
                <w:sz w:val="24"/>
                <w:szCs w:val="24"/>
              </w:rPr>
              <w:t xml:space="preserve"> </w:t>
            </w:r>
            <w:r w:rsidR="00123864" w:rsidRPr="00A828E2">
              <w:rPr>
                <w:sz w:val="24"/>
                <w:szCs w:val="24"/>
              </w:rPr>
              <w:t>Raport klasyfikacyjny</w:t>
            </w:r>
            <w:bookmarkEnd w:id="53"/>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3E123E81" w:rsidR="00BA0E26" w:rsidRPr="001C2A47" w:rsidRDefault="004B1911" w:rsidP="005D390B">
      <w:pPr>
        <w:pStyle w:val="BodyText"/>
      </w:pPr>
      <w:r>
        <w:tab/>
        <w:t>W tabeli możemy zauważyć, że w przypadku wszystkich 3 metryk wartości dla poszczególnych klas wahają się między 0.88 a 1.00</w:t>
      </w:r>
      <w:r w:rsidR="00083FD7">
        <w:t>. I</w:t>
      </w:r>
      <w:r>
        <w:t xml:space="preserve">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nierównej drogi, uwaga piesi lub uwaga śnieg/lód. Są to klasy, dla których metryka f1 osiągnęła najniższe wartości. W tym wypadku w tabeli widać również, że we wszystkich </w:t>
      </w:r>
      <w:r w:rsidR="001435D8">
        <w:lastRenderedPageBreak/>
        <w:t xml:space="preserve">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w:t>
      </w:r>
      <w:r w:rsidR="00083FD7">
        <w:t>. Dodatkowo</w:t>
      </w:r>
      <w:r w:rsidR="00BA0E26">
        <w:t xml:space="preserve"> porówn</w:t>
      </w:r>
      <w:r w:rsidR="00083FD7">
        <w:t>ując to</w:t>
      </w:r>
      <w:r w:rsidR="00BA0E26">
        <w:t xml:space="preserve">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3E70B6A2" w:rsidR="00BA0E26" w:rsidRPr="00BA0E26" w:rsidRDefault="00BA0E26" w:rsidP="00BA0E26">
            <w:pPr>
              <w:pStyle w:val="Caption"/>
              <w:jc w:val="center"/>
              <w:rPr>
                <w:sz w:val="24"/>
                <w:szCs w:val="24"/>
              </w:rPr>
            </w:pPr>
            <w:bookmarkStart w:id="54"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FB1EB3">
              <w:rPr>
                <w:noProof/>
                <w:sz w:val="24"/>
                <w:szCs w:val="24"/>
              </w:rPr>
              <w:t>21</w:t>
            </w:r>
            <w:r w:rsidRPr="00BA0E26">
              <w:rPr>
                <w:sz w:val="24"/>
                <w:szCs w:val="24"/>
              </w:rPr>
              <w:fldChar w:fldCharType="end"/>
            </w:r>
            <w:r w:rsidRPr="00BA0E26">
              <w:rPr>
                <w:sz w:val="24"/>
                <w:szCs w:val="24"/>
              </w:rPr>
              <w:t>. Rozkład źle sklasyfikowanych obrazów</w:t>
            </w:r>
            <w:bookmarkEnd w:id="54"/>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35EE05F4" w:rsidR="005D390B" w:rsidRDefault="00054FEE" w:rsidP="005D390B">
      <w:pPr>
        <w:pStyle w:val="BodyText"/>
      </w:pPr>
      <w:r>
        <w:tab/>
      </w:r>
      <w:r w:rsidR="00BA0E26">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w:t>
      </w:r>
      <w:r w:rsidR="00083FD7">
        <w:t xml:space="preserve"> (ograniczenie</w:t>
      </w:r>
      <w:r w:rsidR="00817E81">
        <w:t xml:space="preserve"> prędkości do 30 km/h</w:t>
      </w:r>
      <w:r w:rsidR="00083FD7">
        <w:t>),</w:t>
      </w:r>
      <w:r w:rsidR="00817E81">
        <w:t xml:space="preserve"> która posiadała bardzo dużo treningowych przykładów</w:t>
      </w:r>
      <w:r w:rsidR="00083FD7">
        <w:t>.</w:t>
      </w:r>
      <w:r w:rsidR="00817E81">
        <w:t xml:space="preserve"> </w:t>
      </w:r>
      <w:r w:rsidR="00083FD7">
        <w:t>M</w:t>
      </w:r>
      <w:r w:rsidR="00817E81">
        <w:t xml:space="preserve">imo to posiada najwięcej źle sklasyfikowanych obrazów, bo aż 18. </w:t>
      </w:r>
      <w:r w:rsidR="005269F9">
        <w:t xml:space="preserve">Spodziewać się można było, że obrazy słabiej reprezentowane będą miały więcej błędnych klasyfikacji. Jednakże warto także </w:t>
      </w:r>
      <w:r w:rsidR="00083FD7">
        <w:t>pamiętać</w:t>
      </w:r>
      <w:r w:rsidR="005269F9">
        <w:t>,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w:t>
      </w:r>
      <w:r w:rsidR="00865668">
        <w:lastRenderedPageBreak/>
        <w:t>ujęciu klasa 23 wypada gorzej</w:t>
      </w:r>
      <w:r w:rsidR="00083FD7">
        <w:t>. M</w:t>
      </w:r>
      <w:r w:rsidR="00865668">
        <w:t xml:space="preserve">odel pomylił się na zbiorze testowym w </w:t>
      </w:r>
      <w:r w:rsidR="001F56E1">
        <w:t>aż 8</w:t>
      </w:r>
      <w:r w:rsidR="00865668">
        <w:t xml:space="preserve">% przypadków. </w:t>
      </w:r>
      <w:r w:rsidR="00083FD7">
        <w:t>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5B76CC28" w:rsidR="001F56E1" w:rsidRPr="001F56E1" w:rsidRDefault="001F56E1" w:rsidP="001F56E1">
            <w:pPr>
              <w:pStyle w:val="Caption"/>
              <w:jc w:val="center"/>
              <w:rPr>
                <w:sz w:val="24"/>
                <w:szCs w:val="24"/>
              </w:rPr>
            </w:pPr>
            <w:bookmarkStart w:id="55"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FB1EB3">
              <w:rPr>
                <w:noProof/>
                <w:sz w:val="24"/>
                <w:szCs w:val="24"/>
              </w:rPr>
              <w:t>22</w:t>
            </w:r>
            <w:r w:rsidRPr="001F56E1">
              <w:rPr>
                <w:sz w:val="24"/>
                <w:szCs w:val="24"/>
              </w:rPr>
              <w:fldChar w:fldCharType="end"/>
            </w:r>
            <w:r w:rsidRPr="001F56E1">
              <w:rPr>
                <w:sz w:val="24"/>
                <w:szCs w:val="24"/>
              </w:rPr>
              <w:t>. Procentowy rozkład źle sklasyfikowanych obrazów</w:t>
            </w:r>
            <w:bookmarkEnd w:id="55"/>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5C6C8158" w:rsidR="001F56E1" w:rsidRDefault="00545456" w:rsidP="005D390B">
      <w:pPr>
        <w:pStyle w:val="BodyText"/>
      </w:pPr>
      <w:r>
        <w:tab/>
      </w:r>
      <w:r w:rsidR="00226610">
        <w:t>Rysunek nr 22 zdaje się potwierdzać przypuszczenia, że to właśnie klasy z</w:t>
      </w:r>
      <w:r w:rsidR="0076703D">
        <w:t> </w:t>
      </w:r>
      <w:r w:rsidR="00226610">
        <w:t xml:space="preserve">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w:t>
      </w:r>
      <w:r w:rsidR="00083FD7">
        <w:t>pomogło</w:t>
      </w:r>
      <w:r w:rsidR="007F38F9">
        <w:t xml:space="preserve"> sieci lepiej nauczyć się małolicznych klas, jednakże nie wyeliminował</w:t>
      </w:r>
      <w:r w:rsidR="00083FD7">
        <w:t>o</w:t>
      </w:r>
      <w:r w:rsidR="007F38F9">
        <w:t xml:space="preserve">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w:t>
      </w:r>
      <w:r w:rsidR="000729C0">
        <w:lastRenderedPageBreak/>
        <w:t>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w:t>
      </w:r>
      <w:r w:rsidR="00083FD7">
        <w:t xml:space="preserve">strony </w:t>
      </w:r>
      <w:r w:rsidR="00945FA8">
        <w:t>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294409B2" w:rsidR="00A51146" w:rsidRPr="00A51146" w:rsidRDefault="00A51146" w:rsidP="00A51146">
            <w:pPr>
              <w:pStyle w:val="Caption"/>
              <w:jc w:val="center"/>
              <w:rPr>
                <w:sz w:val="24"/>
                <w:szCs w:val="24"/>
              </w:rPr>
            </w:pPr>
            <w:bookmarkStart w:id="56"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00FB1EB3">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6"/>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7" w:name="_Toc134982599"/>
      <w:bookmarkStart w:id="58" w:name="_Toc135162697"/>
      <w:r>
        <w:rPr>
          <w:lang w:val="en-US"/>
        </w:rPr>
        <w:t>Wnioski</w:t>
      </w:r>
      <w:bookmarkEnd w:id="57"/>
      <w:bookmarkEnd w:id="58"/>
    </w:p>
    <w:p w14:paraId="7CFC0644" w14:textId="2C57BA73"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w:t>
      </w:r>
      <w:r w:rsidR="00054FEE">
        <w:rPr>
          <w:color w:val="000000"/>
        </w:rPr>
        <w:t>.</w:t>
      </w:r>
      <w:r w:rsidR="00375553">
        <w:rPr>
          <w:color w:val="000000"/>
        </w:rPr>
        <w:t xml:space="preserve"> </w:t>
      </w:r>
      <w:r w:rsidR="00054FEE">
        <w:rPr>
          <w:color w:val="000000"/>
        </w:rPr>
        <w:t>Wyniki warto</w:t>
      </w:r>
      <w:r w:rsidR="00375553">
        <w:rPr>
          <w:color w:val="000000"/>
        </w:rPr>
        <w:t xml:space="preserve"> </w:t>
      </w:r>
      <w:r w:rsidR="00054FEE">
        <w:rPr>
          <w:color w:val="000000"/>
        </w:rPr>
        <w:t>jednak</w:t>
      </w:r>
      <w:r w:rsidR="00375553">
        <w:rPr>
          <w:color w:val="000000"/>
        </w:rPr>
        <w:t xml:space="preserve"> odnieść</w:t>
      </w:r>
      <w:r>
        <w:rPr>
          <w:color w:val="000000"/>
        </w:rPr>
        <w:t xml:space="preserve"> do istniejących już badań przeprowadzonych na ten temat</w:t>
      </w:r>
      <w:r w:rsidR="004C294F">
        <w:rPr>
          <w:color w:val="000000"/>
        </w:rPr>
        <w:t xml:space="preserve">, aby mieć </w:t>
      </w:r>
      <w:r w:rsidR="004C294F">
        <w:rPr>
          <w:color w:val="000000"/>
        </w:rPr>
        <w:lastRenderedPageBreak/>
        <w:t xml:space="preserve">odniesienie czy są one faktycznie </w:t>
      </w:r>
      <w:r w:rsidR="00A4691D">
        <w:rPr>
          <w:color w:val="000000"/>
        </w:rPr>
        <w:t>satysfakcjonujące</w:t>
      </w:r>
      <w:r w:rsidR="004C294F">
        <w:rPr>
          <w:color w:val="000000"/>
        </w:rPr>
        <w:t>.</w:t>
      </w:r>
      <w:r w:rsidR="00A4691D">
        <w:rPr>
          <w:color w:val="000000"/>
        </w:rPr>
        <w:t xml:space="preserve"> </w:t>
      </w:r>
      <w:r w:rsidR="00054FEE">
        <w:rPr>
          <w:color w:val="000000"/>
        </w:rPr>
        <w:t>Rezultaty</w:t>
      </w:r>
      <w:r w:rsidR="00A4691D">
        <w:rPr>
          <w:color w:val="000000"/>
        </w:rPr>
        <w:t xml:space="preserve"> przykładowych model</w:t>
      </w:r>
      <w:r w:rsidR="00014E40">
        <w:rPr>
          <w:color w:val="000000"/>
        </w:rPr>
        <w:t xml:space="preserve">i zostały zestawione w tabeli nr </w:t>
      </w:r>
      <w:r w:rsidR="00054FEE">
        <w:rPr>
          <w:color w:val="000000"/>
        </w:rPr>
        <w:t>4</w:t>
      </w:r>
      <w:r w:rsidR="00014E40">
        <w:rPr>
          <w:color w:val="000000"/>
        </w:rPr>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342464BA" w:rsidR="00A4691D" w:rsidRPr="002D5C87" w:rsidRDefault="002D5C87" w:rsidP="002D5C87">
            <w:pPr>
              <w:pStyle w:val="Caption"/>
              <w:keepNext/>
              <w:jc w:val="center"/>
              <w:rPr>
                <w:sz w:val="24"/>
                <w:szCs w:val="24"/>
              </w:rPr>
            </w:pPr>
            <w:bookmarkStart w:id="59" w:name="_Toc136036080"/>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FB1EB3">
              <w:rPr>
                <w:noProof/>
                <w:sz w:val="24"/>
                <w:szCs w:val="24"/>
              </w:rPr>
              <w:t>4</w:t>
            </w:r>
            <w:r w:rsidRPr="002D5C87">
              <w:rPr>
                <w:sz w:val="24"/>
                <w:szCs w:val="24"/>
              </w:rPr>
              <w:fldChar w:fldCharType="end"/>
            </w:r>
            <w:r w:rsidRPr="002D5C87">
              <w:rPr>
                <w:sz w:val="24"/>
                <w:szCs w:val="24"/>
              </w:rPr>
              <w:t xml:space="preserve">. </w:t>
            </w:r>
            <w:r w:rsidR="00014E40" w:rsidRPr="002D5C87">
              <w:rPr>
                <w:sz w:val="24"/>
                <w:szCs w:val="24"/>
              </w:rPr>
              <w:t>Przykładowe rezultaty modeli</w:t>
            </w:r>
            <w:bookmarkEnd w:id="59"/>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r>
                    <w:rPr>
                      <w:color w:val="000000"/>
                      <w:sz w:val="22"/>
                      <w:szCs w:val="22"/>
                    </w:rPr>
                    <w:t>GoogleNet</w:t>
                  </w:r>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r w:rsidRPr="00C75D7F">
                    <w:rPr>
                      <w:rFonts w:ascii="Calibri" w:hAnsi="Calibri" w:cs="Calibri"/>
                      <w:color w:val="000000"/>
                      <w:sz w:val="22"/>
                      <w:szCs w:val="22"/>
                    </w:rPr>
                    <w:t xml:space="preserve">Krizhevsky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r>
                    <w:rPr>
                      <w:color w:val="000000"/>
                      <w:sz w:val="22"/>
                      <w:szCs w:val="22"/>
                    </w:rPr>
                    <w:t>AlexNet</w:t>
                  </w:r>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ireşan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CNN with 3 Spatial Transformers</w:t>
                  </w:r>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Jin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r>
                    <w:rPr>
                      <w:color w:val="000000"/>
                      <w:sz w:val="22"/>
                      <w:szCs w:val="22"/>
                    </w:rPr>
                    <w:t>Enesemble CNNs</w:t>
                  </w:r>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Stallkamp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Human average</w:t>
                  </w:r>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4D70B142" w:rsidR="00014E40" w:rsidRDefault="00014E40" w:rsidP="00014E40">
                  <w:pPr>
                    <w:framePr w:hSpace="180" w:wrap="around" w:vAnchor="text" w:hAnchor="margin" w:xAlign="center" w:y="227"/>
                    <w:jc w:val="right"/>
                    <w:rPr>
                      <w:color w:val="000000"/>
                      <w:sz w:val="22"/>
                      <w:szCs w:val="22"/>
                    </w:rPr>
                  </w:pPr>
                  <w:r>
                    <w:rPr>
                      <w:color w:val="000000"/>
                      <w:sz w:val="22"/>
                      <w:szCs w:val="22"/>
                    </w:rPr>
                    <w:t>99</w:t>
                  </w:r>
                  <w:r w:rsidR="006F7EEA">
                    <w:rPr>
                      <w:color w:val="000000"/>
                      <w:sz w:val="22"/>
                      <w:szCs w:val="22"/>
                    </w:rPr>
                    <w:t>.00</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15AABD9A" w:rsidR="00B514FF" w:rsidRDefault="00220FBE" w:rsidP="00DB6C24">
      <w:pPr>
        <w:pStyle w:val="BodyText"/>
      </w:pPr>
      <w:r>
        <w:tab/>
      </w:r>
      <w:r w:rsidR="00054FEE">
        <w:t>Pod względem trafności</w:t>
      </w:r>
      <w:r>
        <w:t xml:space="preserve"> stworzony model</w:t>
      </w:r>
      <w:r w:rsidR="00C75D7F">
        <w:t xml:space="preserve"> </w:t>
      </w:r>
      <w:r>
        <w:t xml:space="preserve">plasuje się mniej więcej </w:t>
      </w:r>
      <w:r w:rsidR="000E7870">
        <w:t>pośrodku</w:t>
      </w:r>
      <w:r w:rsidR="00054FEE">
        <w:t xml:space="preserve"> tabeli</w:t>
      </w:r>
      <w:r w:rsidR="000E7870">
        <w:t xml:space="preserve">. </w:t>
      </w:r>
      <w:r w:rsidR="00C75D7F">
        <w:t>Istnieją</w:t>
      </w:r>
      <w:r w:rsidR="000E7870">
        <w:t xml:space="preserve"> sieci mające </w:t>
      </w:r>
      <w:r w:rsidR="00C75D7F">
        <w:t>nieznacznie</w:t>
      </w:r>
      <w:r w:rsidR="000E7870">
        <w:t xml:space="preserve"> gorszą trafność takie jak omawiany w pierwszym rozdziale </w:t>
      </w:r>
      <w:r w:rsidR="00054FEE">
        <w:t>AlexNet. Są też takie,</w:t>
      </w:r>
      <w:r w:rsidR="000E7870">
        <w:t xml:space="preserve"> które są trochę lepsze pod względem tej metryki, na przykład </w:t>
      </w:r>
      <w:r w:rsidR="00054FEE">
        <w:t>MCDNN,</w:t>
      </w:r>
      <w:r w:rsidR="000E7870">
        <w:t xml:space="preserve"> czyli wielokolumnowa głęboka sieć neuronowa, która również została omówiona w </w:t>
      </w:r>
      <w:r w:rsidR="00054FEE">
        <w:t>pierwszym</w:t>
      </w:r>
      <w:r w:rsidR="000E7870">
        <w:t xml:space="preserve"> rozdziale. </w:t>
      </w:r>
      <w:r w:rsidR="00045BFA">
        <w:t>Jednak różnice te nie są znaczne. Do najlepszego modelu, który znajduje się na oficjalnej stronie GTSRB, stworzony model traci jedynie 0.71%</w:t>
      </w:r>
      <w:r w:rsidR="00054FEE">
        <w:t xml:space="preserve"> trafności</w:t>
      </w:r>
      <w:r w:rsidR="00045BFA">
        <w:t xml:space="preserve">.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14.6 miliona</w:t>
      </w:r>
      <w:r w:rsidR="00054FEE">
        <w:t>.</w:t>
      </w:r>
      <w:r w:rsidR="00D90657">
        <w:t xml:space="preserve">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w:t>
      </w:r>
      <w:r w:rsidR="00153BA9">
        <w:t>m</w:t>
      </w:r>
      <w:r w:rsidR="005A2A41">
        <w:t xml:space="preserve"> modelu, który w porównaniu z innymi jest bardzo prosty.</w:t>
      </w:r>
      <w:r w:rsidR="00F15802">
        <w:t xml:space="preserve"> </w:t>
      </w:r>
      <w:r w:rsidR="005A2A41">
        <w:t>Warto również zauważyć, że model przedstawiony w tej pracy radzi sobie lepiej niż średni wynik otrzymany przez grupę 32 osób testowanych na takim samym zbiorze</w:t>
      </w:r>
      <w:r w:rsidR="00707560">
        <w:t>. Wynik ten jest</w:t>
      </w:r>
      <w:r w:rsidR="00F96A80">
        <w:t xml:space="preserve"> oznaczony w tabeli nr 3 jako „human average”.</w:t>
      </w:r>
    </w:p>
    <w:p w14:paraId="55DC28C5" w14:textId="77777777" w:rsidR="00B514FF" w:rsidRDefault="00B514FF" w:rsidP="00DB6C24">
      <w:pPr>
        <w:pStyle w:val="BodyText"/>
      </w:pPr>
    </w:p>
    <w:p w14:paraId="5CFB1159" w14:textId="77777777" w:rsidR="00707560" w:rsidRDefault="00707560" w:rsidP="00DB6C24">
      <w:pPr>
        <w:pStyle w:val="BodyText"/>
      </w:pPr>
    </w:p>
    <w:p w14:paraId="66DC3F2F" w14:textId="77777777" w:rsidR="00707560" w:rsidRDefault="00707560" w:rsidP="00DB6C24">
      <w:pPr>
        <w:pStyle w:val="BodyText"/>
      </w:pPr>
    </w:p>
    <w:p w14:paraId="48034345" w14:textId="77777777" w:rsidR="00B514FF" w:rsidRDefault="00B514FF" w:rsidP="00B514FF">
      <w:pPr>
        <w:pStyle w:val="BodyText"/>
        <w:jc w:val="left"/>
        <w:rPr>
          <w:b/>
        </w:rPr>
      </w:pPr>
      <w:r w:rsidRPr="006A7EBB">
        <w:rPr>
          <w:b/>
        </w:rPr>
        <w:lastRenderedPageBreak/>
        <w:t>Podsumowanie</w:t>
      </w:r>
    </w:p>
    <w:p w14:paraId="46D9DD31" w14:textId="77777777" w:rsidR="00D93A47" w:rsidRPr="006A7EBB" w:rsidRDefault="00D93A47" w:rsidP="00B514FF">
      <w:pPr>
        <w:pStyle w:val="BodyText"/>
        <w:jc w:val="left"/>
        <w:rPr>
          <w:b/>
        </w:rPr>
      </w:pPr>
    </w:p>
    <w:p w14:paraId="267A4DB2" w14:textId="0FB162E2"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w:t>
      </w:r>
      <w:r w:rsidR="007A7E0B">
        <w:t>. Dodatkowo</w:t>
      </w:r>
      <w:r w:rsidR="00B514FF">
        <w:t xml:space="preserve"> w</w:t>
      </w:r>
      <w:r w:rsidR="00B514FF" w:rsidRPr="00B514FF">
        <w:t>yciągnięto na ich podstawie wnioski. W celu oceny skuteczności modelu, użyto popularnych metryk w</w:t>
      </w:r>
      <w:r w:rsidR="007A7E0B">
        <w:t> </w:t>
      </w:r>
      <w:r w:rsidR="00B514FF" w:rsidRPr="00B514FF">
        <w:t xml:space="preserve">uczeniu maszynowym, takich jak trafność, precyzja, </w:t>
      </w:r>
      <w:r w:rsidR="00B514FF">
        <w:t>czułość</w:t>
      </w:r>
      <w:r w:rsidR="00B514FF" w:rsidRPr="00B514FF">
        <w:t xml:space="preserve"> i f1</w:t>
      </w:r>
      <w:r w:rsidR="00B514FF">
        <w:t xml:space="preserve"> score</w:t>
      </w:r>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xml:space="preserve">, </w:t>
      </w:r>
      <w:r w:rsidR="00B514FF">
        <w:t>w porównaniu z 0.7 milion</w:t>
      </w:r>
      <w:r w:rsidR="004D5316">
        <w:t>a</w:t>
      </w:r>
      <w:r w:rsidR="00B514FF">
        <w:t xml:space="preserve"> w</w:t>
      </w:r>
      <w:r w:rsidR="0076703D">
        <w:t> </w:t>
      </w:r>
      <w:r w:rsidR="00B514FF">
        <w:t xml:space="preserve">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60" w:name="_Toc134982600"/>
      <w:bookmarkStart w:id="61" w:name="_Toc135162698"/>
      <w:r w:rsidR="005D390B">
        <w:rPr>
          <w:lang w:val="en-US"/>
        </w:rPr>
        <w:t>Podsumowanie</w:t>
      </w:r>
      <w:bookmarkEnd w:id="60"/>
      <w:bookmarkEnd w:id="61"/>
    </w:p>
    <w:p w14:paraId="66AAE8D2" w14:textId="75806334"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tuningu hiperparametrów udało </w:t>
      </w:r>
      <w:r w:rsidR="0083663E">
        <w:t xml:space="preserve">się </w:t>
      </w:r>
      <w:r w:rsidR="00F04CA0">
        <w:t>osiągnąć bardzo dobre wyniki</w:t>
      </w:r>
      <w:r w:rsidR="00F04CA0" w:rsidRPr="00D91284">
        <w:t>.</w:t>
      </w:r>
      <w:r w:rsidR="00F04CA0">
        <w:t xml:space="preserve"> Ostatecznie model</w:t>
      </w:r>
      <w:r w:rsidR="00F04CA0" w:rsidRPr="00D91284">
        <w:t xml:space="preserve"> </w:t>
      </w:r>
      <w:r w:rsidR="00F04CA0">
        <w:t xml:space="preserve">składał się z 4 warstw konwolucyjnych, 2 warstw max-poolingu, 4 warstw normalizujących, 4 warstw dropoutu,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AE076A">
        <w:t>.</w:t>
      </w:r>
      <w:r w:rsidR="00160970">
        <w:t xml:space="preserve"> </w:t>
      </w:r>
      <w:r w:rsidR="00AE076A">
        <w:t>U</w:t>
      </w:r>
      <w:r w:rsidR="00160970">
        <w:t>trzymuj</w:t>
      </w:r>
      <w:r w:rsidR="00AE076A">
        <w:t>e</w:t>
      </w:r>
      <w:r w:rsidR="00160970">
        <w:t xml:space="preserve"> </w:t>
      </w:r>
      <w:r w:rsidR="00AE076A">
        <w:t xml:space="preserve">jednocześnie </w:t>
      </w:r>
      <w:r w:rsidR="00160970">
        <w:t>bardzo wysoką trafność w</w:t>
      </w:r>
      <w:r w:rsidR="0076703D">
        <w:t> </w:t>
      </w:r>
      <w:r w:rsidR="00160970">
        <w:t>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74C4C448" w:rsidR="00D07748" w:rsidRDefault="00D07748" w:rsidP="00F04CA0">
      <w:pPr>
        <w:pStyle w:val="BodyText"/>
      </w:pPr>
      <w:r>
        <w:tab/>
        <w:t xml:space="preserve">Pracą, którą można by wykonać w przyszłości jest </w:t>
      </w:r>
      <w:r w:rsidR="00AE076A">
        <w:t>skupienie</w:t>
      </w:r>
      <w:r>
        <w:t xml:space="preserve"> się </w:t>
      </w:r>
      <w:r w:rsidR="00AE076A">
        <w:t>na</w:t>
      </w:r>
      <w:r>
        <w:t xml:space="preserve"> </w:t>
      </w:r>
      <w:r w:rsidR="00AE076A">
        <w:t>klasach</w:t>
      </w:r>
      <w:r>
        <w:t>, z</w:t>
      </w:r>
      <w:r w:rsidR="00AB4719">
        <w:t> </w:t>
      </w:r>
      <w:r>
        <w:t>którymi model radził sobie najsłabiej</w:t>
      </w:r>
      <w:r w:rsidR="00AE076A">
        <w:t>. Co więcej warto</w:t>
      </w:r>
      <w:r>
        <w:t xml:space="preserve"> </w:t>
      </w:r>
      <w:r w:rsidR="00AE076A">
        <w:t xml:space="preserve">by spojrzeć na </w:t>
      </w:r>
      <w:r>
        <w:t>problem</w:t>
      </w:r>
      <w:r w:rsidR="00AE076A">
        <w:t>y</w:t>
      </w:r>
      <w:r>
        <w:t xml:space="preserve"> </w:t>
      </w:r>
      <w:r w:rsidR="00AE076A">
        <w:t>takie jak</w:t>
      </w:r>
      <w:r>
        <w:t xml:space="preserve"> niedoświetlenie lub prześwietlenie obrazów. Możliwe, że bardziej zaawansowany preprocessing byłby w</w:t>
      </w:r>
      <w:r w:rsidR="0076703D">
        <w:t> </w:t>
      </w:r>
      <w:r>
        <w:t>stanie zniwelować niektóre z tych problemów</w:t>
      </w:r>
      <w:r w:rsidR="00AE076A">
        <w:t>. Pozwoliłoby to</w:t>
      </w:r>
      <w:r>
        <w:t xml:space="preserve"> zwiększyć jeszcze bardziej trafność modelu bez konieczności zwiększania liczby jego parametrów i skomplikowania. </w:t>
      </w:r>
    </w:p>
    <w:p w14:paraId="5B26B8BB" w14:textId="137F49DF" w:rsidR="00D07748" w:rsidRDefault="00D07748" w:rsidP="00F04CA0">
      <w:pPr>
        <w:pStyle w:val="BodyText"/>
      </w:pPr>
      <w:r>
        <w:tab/>
        <w:t>Co więcej ciekawym eksperymentem mogłaby być próba wytrenowania i</w:t>
      </w:r>
      <w:r w:rsidR="0076703D">
        <w:t> </w:t>
      </w:r>
      <w:r>
        <w:t>przetestowania modelu na innych zbiorach znaków drogowych takich jak zbiór belgijski (BTSC).</w:t>
      </w:r>
    </w:p>
    <w:p w14:paraId="6D211DB2" w14:textId="3E077201" w:rsidR="007B0711" w:rsidRPr="00E351AB" w:rsidRDefault="00D07748">
      <w:pPr>
        <w:pStyle w:val="BodyText"/>
      </w:pPr>
      <w:r>
        <w:tab/>
      </w:r>
      <w:r w:rsidR="00E66A59">
        <w:t xml:space="preserve">Innym eksperymentem </w:t>
      </w:r>
      <w:r w:rsidR="00AE076A">
        <w:t>mogłoby</w:t>
      </w:r>
      <w:r w:rsidR="00E66A59">
        <w:t xml:space="preserve"> być wypróbowanie </w:t>
      </w:r>
      <w:r w:rsidR="00A45D9D">
        <w:t>możliwości modelu</w:t>
      </w:r>
      <w:r>
        <w:t xml:space="preserve"> w</w:t>
      </w:r>
      <w:r w:rsidR="0076703D">
        <w:t> </w:t>
      </w:r>
      <w:r>
        <w:t>rzeczywistych warunkach</w:t>
      </w:r>
      <w:r w:rsidR="00AE076A">
        <w:t xml:space="preserve">. </w:t>
      </w:r>
      <w:r w:rsidR="00455DE5">
        <w:t>Wymagałoby</w:t>
      </w:r>
      <w:r w:rsidR="00AE076A">
        <w:t xml:space="preserve"> to</w:t>
      </w:r>
      <w:r w:rsidR="002F7EBF">
        <w:t xml:space="preserve"> obudow</w:t>
      </w:r>
      <w:r w:rsidR="00AE076A">
        <w:t>ania</w:t>
      </w:r>
      <w:r w:rsidR="002F7EBF">
        <w:t xml:space="preserve">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2" w:name="_Toc134982601"/>
      <w:bookmarkStart w:id="63" w:name="_Toc135162699"/>
      <w:r w:rsidRPr="00DE3E2A">
        <w:rPr>
          <w:lang w:val="en-GB"/>
        </w:rPr>
        <w:lastRenderedPageBreak/>
        <w:t>BIBLIOGRAFIA</w:t>
      </w:r>
      <w:bookmarkEnd w:id="62"/>
      <w:bookmarkEnd w:id="63"/>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514A06">
        <w:rPr>
          <w:lang w:val="en-GB"/>
        </w:rPr>
        <w:lastRenderedPageBreak/>
        <w:t xml:space="preserve">Hubel, D. H., i T. N. Wiesel. </w:t>
      </w:r>
      <w:r w:rsidRPr="001E1D9C">
        <w:rPr>
          <w:lang w:val="en-GB"/>
        </w:rPr>
        <w:t xml:space="preserve">„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xml:space="preserve">, </w:t>
      </w:r>
      <w:proofErr w:type="gramStart"/>
      <w:r w:rsidRPr="001E1D9C">
        <w:rPr>
          <w:lang w:val="en-GB"/>
        </w:rPr>
        <w:t>1:I</w:t>
      </w:r>
      <w:proofErr w:type="gramEnd"/>
      <w:r w:rsidRPr="001E1D9C">
        <w:rPr>
          <w:lang w:val="en-GB"/>
        </w:rPr>
        <w:t>-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4" w:name="_Toc134982602"/>
      <w:bookmarkStart w:id="65" w:name="_Toc135162700"/>
      <w:r>
        <w:lastRenderedPageBreak/>
        <w:t>Spis tabel</w:t>
      </w:r>
      <w:bookmarkEnd w:id="64"/>
      <w:bookmarkEnd w:id="65"/>
    </w:p>
    <w:p w14:paraId="614C00F2" w14:textId="16390CB3" w:rsidR="002D5C87"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036077" w:history="1">
        <w:r w:rsidR="002D5C87" w:rsidRPr="0010044D">
          <w:rPr>
            <w:rStyle w:val="Hyperlink"/>
            <w:noProof/>
          </w:rPr>
          <w:t>Tabela 1. Podsumowanie liczebności danych</w:t>
        </w:r>
        <w:r w:rsidR="002D5C87">
          <w:rPr>
            <w:noProof/>
            <w:webHidden/>
          </w:rPr>
          <w:tab/>
        </w:r>
        <w:r w:rsidR="002D5C87">
          <w:rPr>
            <w:noProof/>
            <w:webHidden/>
          </w:rPr>
          <w:fldChar w:fldCharType="begin"/>
        </w:r>
        <w:r w:rsidR="002D5C87">
          <w:rPr>
            <w:noProof/>
            <w:webHidden/>
          </w:rPr>
          <w:instrText xml:space="preserve"> PAGEREF _Toc136036077 \h </w:instrText>
        </w:r>
        <w:r w:rsidR="002D5C87">
          <w:rPr>
            <w:noProof/>
            <w:webHidden/>
          </w:rPr>
        </w:r>
        <w:r w:rsidR="002D5C87">
          <w:rPr>
            <w:noProof/>
            <w:webHidden/>
          </w:rPr>
          <w:fldChar w:fldCharType="separate"/>
        </w:r>
        <w:r w:rsidR="00FB1EB3">
          <w:rPr>
            <w:noProof/>
            <w:webHidden/>
          </w:rPr>
          <w:t>26</w:t>
        </w:r>
        <w:r w:rsidR="002D5C87">
          <w:rPr>
            <w:noProof/>
            <w:webHidden/>
          </w:rPr>
          <w:fldChar w:fldCharType="end"/>
        </w:r>
      </w:hyperlink>
    </w:p>
    <w:p w14:paraId="3BCD1F07" w14:textId="5D538606"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8" w:history="1">
        <w:r w:rsidR="002D5C87" w:rsidRPr="0010044D">
          <w:rPr>
            <w:rStyle w:val="Hyperlink"/>
            <w:noProof/>
          </w:rPr>
          <w:t>Tabela 2. Wyniki poprzednich modeli</w:t>
        </w:r>
        <w:r w:rsidR="002D5C87">
          <w:rPr>
            <w:noProof/>
            <w:webHidden/>
          </w:rPr>
          <w:tab/>
        </w:r>
        <w:r w:rsidR="002D5C87">
          <w:rPr>
            <w:noProof/>
            <w:webHidden/>
          </w:rPr>
          <w:fldChar w:fldCharType="begin"/>
        </w:r>
        <w:r w:rsidR="002D5C87">
          <w:rPr>
            <w:noProof/>
            <w:webHidden/>
          </w:rPr>
          <w:instrText xml:space="preserve"> PAGEREF _Toc136036078 \h </w:instrText>
        </w:r>
        <w:r w:rsidR="002D5C87">
          <w:rPr>
            <w:noProof/>
            <w:webHidden/>
          </w:rPr>
        </w:r>
        <w:r w:rsidR="002D5C87">
          <w:rPr>
            <w:noProof/>
            <w:webHidden/>
          </w:rPr>
          <w:fldChar w:fldCharType="separate"/>
        </w:r>
        <w:r w:rsidR="00FB1EB3">
          <w:rPr>
            <w:noProof/>
            <w:webHidden/>
          </w:rPr>
          <w:t>37</w:t>
        </w:r>
        <w:r w:rsidR="002D5C87">
          <w:rPr>
            <w:noProof/>
            <w:webHidden/>
          </w:rPr>
          <w:fldChar w:fldCharType="end"/>
        </w:r>
      </w:hyperlink>
    </w:p>
    <w:p w14:paraId="472C2496" w14:textId="63DDA9AF"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9" w:history="1">
        <w:r w:rsidR="002D5C87" w:rsidRPr="0010044D">
          <w:rPr>
            <w:rStyle w:val="Hyperlink"/>
            <w:noProof/>
          </w:rPr>
          <w:t>Tabela 3. Raport klasyfikacyjny</w:t>
        </w:r>
        <w:r w:rsidR="002D5C87">
          <w:rPr>
            <w:noProof/>
            <w:webHidden/>
          </w:rPr>
          <w:tab/>
        </w:r>
        <w:r w:rsidR="002D5C87">
          <w:rPr>
            <w:noProof/>
            <w:webHidden/>
          </w:rPr>
          <w:fldChar w:fldCharType="begin"/>
        </w:r>
        <w:r w:rsidR="002D5C87">
          <w:rPr>
            <w:noProof/>
            <w:webHidden/>
          </w:rPr>
          <w:instrText xml:space="preserve"> PAGEREF _Toc136036079 \h </w:instrText>
        </w:r>
        <w:r w:rsidR="002D5C87">
          <w:rPr>
            <w:noProof/>
            <w:webHidden/>
          </w:rPr>
        </w:r>
        <w:r w:rsidR="002D5C87">
          <w:rPr>
            <w:noProof/>
            <w:webHidden/>
          </w:rPr>
          <w:fldChar w:fldCharType="separate"/>
        </w:r>
        <w:r w:rsidR="00FB1EB3">
          <w:rPr>
            <w:noProof/>
            <w:webHidden/>
          </w:rPr>
          <w:t>42</w:t>
        </w:r>
        <w:r w:rsidR="002D5C87">
          <w:rPr>
            <w:noProof/>
            <w:webHidden/>
          </w:rPr>
          <w:fldChar w:fldCharType="end"/>
        </w:r>
      </w:hyperlink>
    </w:p>
    <w:p w14:paraId="03846E8E" w14:textId="6F9DF640"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80" w:history="1">
        <w:r w:rsidR="002D5C87" w:rsidRPr="0010044D">
          <w:rPr>
            <w:rStyle w:val="Hyperlink"/>
            <w:noProof/>
          </w:rPr>
          <w:t>Tabela 4. Przykładowe rezultaty modeli</w:t>
        </w:r>
        <w:r w:rsidR="002D5C87">
          <w:rPr>
            <w:noProof/>
            <w:webHidden/>
          </w:rPr>
          <w:tab/>
        </w:r>
        <w:r w:rsidR="002D5C87">
          <w:rPr>
            <w:noProof/>
            <w:webHidden/>
          </w:rPr>
          <w:fldChar w:fldCharType="begin"/>
        </w:r>
        <w:r w:rsidR="002D5C87">
          <w:rPr>
            <w:noProof/>
            <w:webHidden/>
          </w:rPr>
          <w:instrText xml:space="preserve"> PAGEREF _Toc136036080 \h </w:instrText>
        </w:r>
        <w:r w:rsidR="002D5C87">
          <w:rPr>
            <w:noProof/>
            <w:webHidden/>
          </w:rPr>
        </w:r>
        <w:r w:rsidR="002D5C87">
          <w:rPr>
            <w:noProof/>
            <w:webHidden/>
          </w:rPr>
          <w:fldChar w:fldCharType="separate"/>
        </w:r>
        <w:r w:rsidR="00FB1EB3">
          <w:rPr>
            <w:noProof/>
            <w:webHidden/>
          </w:rPr>
          <w:t>47</w:t>
        </w:r>
        <w:r w:rsidR="002D5C87">
          <w:rPr>
            <w:noProof/>
            <w:webHidden/>
          </w:rPr>
          <w:fldChar w:fldCharType="end"/>
        </w:r>
      </w:hyperlink>
    </w:p>
    <w:p w14:paraId="33DE7C20" w14:textId="327728D6" w:rsidR="00B66FEA" w:rsidRDefault="00B66FEA">
      <w:pPr>
        <w:pStyle w:val="BodyText"/>
      </w:pPr>
      <w:r>
        <w:fldChar w:fldCharType="end"/>
      </w:r>
    </w:p>
    <w:p w14:paraId="14FCD1D9" w14:textId="77777777" w:rsidR="002D5C87" w:rsidRDefault="002D5C87">
      <w:pPr>
        <w:pStyle w:val="BodyText"/>
      </w:pPr>
    </w:p>
    <w:p w14:paraId="41A8AD9A" w14:textId="77777777" w:rsidR="002D5C87" w:rsidRDefault="002D5C87">
      <w:pPr>
        <w:pStyle w:val="BodyText"/>
      </w:pPr>
    </w:p>
    <w:p w14:paraId="58222B92" w14:textId="77777777" w:rsidR="002D5C87" w:rsidRDefault="002D5C87">
      <w:pPr>
        <w:pStyle w:val="BodyText"/>
      </w:pPr>
    </w:p>
    <w:p w14:paraId="794CACAA" w14:textId="77777777" w:rsidR="00B66FEA" w:rsidRDefault="00B66FEA" w:rsidP="00894D09">
      <w:pPr>
        <w:pStyle w:val="Header"/>
      </w:pPr>
      <w:bookmarkStart w:id="66" w:name="_Toc134982603"/>
      <w:bookmarkStart w:id="67" w:name="_Toc135162701"/>
      <w:r>
        <w:t>Spis rysunków</w:t>
      </w:r>
      <w:bookmarkEnd w:id="66"/>
      <w:bookmarkEnd w:id="67"/>
    </w:p>
    <w:p w14:paraId="0E15925F" w14:textId="13BE0A60"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FB1EB3">
          <w:rPr>
            <w:noProof/>
            <w:webHidden/>
          </w:rPr>
          <w:t>8</w:t>
        </w:r>
        <w:r w:rsidR="003F3FC6">
          <w:rPr>
            <w:noProof/>
            <w:webHidden/>
          </w:rPr>
          <w:fldChar w:fldCharType="end"/>
        </w:r>
      </w:hyperlink>
    </w:p>
    <w:p w14:paraId="6C9D0A18" w14:textId="40EC16E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FB1EB3">
          <w:rPr>
            <w:noProof/>
            <w:webHidden/>
          </w:rPr>
          <w:t>14</w:t>
        </w:r>
        <w:r w:rsidR="003F3FC6">
          <w:rPr>
            <w:noProof/>
            <w:webHidden/>
          </w:rPr>
          <w:fldChar w:fldCharType="end"/>
        </w:r>
      </w:hyperlink>
    </w:p>
    <w:p w14:paraId="5F9934C6" w14:textId="39EEFF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FB1EB3">
          <w:rPr>
            <w:noProof/>
            <w:webHidden/>
          </w:rPr>
          <w:t>15</w:t>
        </w:r>
        <w:r w:rsidR="003F3FC6">
          <w:rPr>
            <w:noProof/>
            <w:webHidden/>
          </w:rPr>
          <w:fldChar w:fldCharType="end"/>
        </w:r>
      </w:hyperlink>
    </w:p>
    <w:p w14:paraId="138A8C17" w14:textId="3A9AF33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FB1EB3">
          <w:rPr>
            <w:noProof/>
            <w:webHidden/>
          </w:rPr>
          <w:t>16</w:t>
        </w:r>
        <w:r w:rsidR="003F3FC6">
          <w:rPr>
            <w:noProof/>
            <w:webHidden/>
          </w:rPr>
          <w:fldChar w:fldCharType="end"/>
        </w:r>
      </w:hyperlink>
    </w:p>
    <w:p w14:paraId="452D0102" w14:textId="26E23C7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FB1EB3">
          <w:rPr>
            <w:noProof/>
            <w:webHidden/>
          </w:rPr>
          <w:t>17</w:t>
        </w:r>
        <w:r w:rsidR="003F3FC6">
          <w:rPr>
            <w:noProof/>
            <w:webHidden/>
          </w:rPr>
          <w:fldChar w:fldCharType="end"/>
        </w:r>
      </w:hyperlink>
    </w:p>
    <w:p w14:paraId="6A8C7B79" w14:textId="6295980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FB1EB3">
          <w:rPr>
            <w:noProof/>
            <w:webHidden/>
          </w:rPr>
          <w:t>17</w:t>
        </w:r>
        <w:r w:rsidR="003F3FC6">
          <w:rPr>
            <w:noProof/>
            <w:webHidden/>
          </w:rPr>
          <w:fldChar w:fldCharType="end"/>
        </w:r>
      </w:hyperlink>
    </w:p>
    <w:p w14:paraId="2A69B151" w14:textId="34F1A64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FB1EB3">
          <w:rPr>
            <w:noProof/>
            <w:webHidden/>
          </w:rPr>
          <w:t>20</w:t>
        </w:r>
        <w:r w:rsidR="003F3FC6">
          <w:rPr>
            <w:noProof/>
            <w:webHidden/>
          </w:rPr>
          <w:fldChar w:fldCharType="end"/>
        </w:r>
      </w:hyperlink>
    </w:p>
    <w:p w14:paraId="33C43A88" w14:textId="39C2BC6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FB1EB3">
          <w:rPr>
            <w:noProof/>
            <w:webHidden/>
          </w:rPr>
          <w:t>21</w:t>
        </w:r>
        <w:r w:rsidR="003F3FC6">
          <w:rPr>
            <w:noProof/>
            <w:webHidden/>
          </w:rPr>
          <w:fldChar w:fldCharType="end"/>
        </w:r>
      </w:hyperlink>
    </w:p>
    <w:p w14:paraId="0A063F89" w14:textId="02DD679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FB1EB3">
          <w:rPr>
            <w:noProof/>
            <w:webHidden/>
          </w:rPr>
          <w:t>23</w:t>
        </w:r>
        <w:r w:rsidR="003F3FC6">
          <w:rPr>
            <w:noProof/>
            <w:webHidden/>
          </w:rPr>
          <w:fldChar w:fldCharType="end"/>
        </w:r>
      </w:hyperlink>
    </w:p>
    <w:p w14:paraId="2CC0333A" w14:textId="615F96F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FB1EB3">
          <w:rPr>
            <w:noProof/>
            <w:webHidden/>
          </w:rPr>
          <w:t>24</w:t>
        </w:r>
        <w:r w:rsidR="003F3FC6">
          <w:rPr>
            <w:noProof/>
            <w:webHidden/>
          </w:rPr>
          <w:fldChar w:fldCharType="end"/>
        </w:r>
      </w:hyperlink>
    </w:p>
    <w:p w14:paraId="647A0458" w14:textId="4B5B49F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FB1EB3">
          <w:rPr>
            <w:noProof/>
            <w:webHidden/>
          </w:rPr>
          <w:t>27</w:t>
        </w:r>
        <w:r w:rsidR="003F3FC6">
          <w:rPr>
            <w:noProof/>
            <w:webHidden/>
          </w:rPr>
          <w:fldChar w:fldCharType="end"/>
        </w:r>
      </w:hyperlink>
    </w:p>
    <w:p w14:paraId="3805A0BA" w14:textId="6A43255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FB1EB3">
          <w:rPr>
            <w:noProof/>
            <w:webHidden/>
          </w:rPr>
          <w:t>28</w:t>
        </w:r>
        <w:r w:rsidR="003F3FC6">
          <w:rPr>
            <w:noProof/>
            <w:webHidden/>
          </w:rPr>
          <w:fldChar w:fldCharType="end"/>
        </w:r>
      </w:hyperlink>
    </w:p>
    <w:p w14:paraId="4AF3C39B" w14:textId="667A140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FB1EB3">
          <w:rPr>
            <w:noProof/>
            <w:webHidden/>
          </w:rPr>
          <w:t>29</w:t>
        </w:r>
        <w:r w:rsidR="003F3FC6">
          <w:rPr>
            <w:noProof/>
            <w:webHidden/>
          </w:rPr>
          <w:fldChar w:fldCharType="end"/>
        </w:r>
      </w:hyperlink>
    </w:p>
    <w:p w14:paraId="04A3E874" w14:textId="677853D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FB1EB3">
          <w:rPr>
            <w:noProof/>
            <w:webHidden/>
          </w:rPr>
          <w:t>30</w:t>
        </w:r>
        <w:r w:rsidR="003F3FC6">
          <w:rPr>
            <w:noProof/>
            <w:webHidden/>
          </w:rPr>
          <w:fldChar w:fldCharType="end"/>
        </w:r>
      </w:hyperlink>
    </w:p>
    <w:p w14:paraId="1F196722" w14:textId="24E8B1D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FB1EB3">
          <w:rPr>
            <w:noProof/>
            <w:webHidden/>
          </w:rPr>
          <w:t>30</w:t>
        </w:r>
        <w:r w:rsidR="003F3FC6">
          <w:rPr>
            <w:noProof/>
            <w:webHidden/>
          </w:rPr>
          <w:fldChar w:fldCharType="end"/>
        </w:r>
      </w:hyperlink>
    </w:p>
    <w:p w14:paraId="2C9657A6" w14:textId="2BC4FD4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FB1EB3">
          <w:rPr>
            <w:noProof/>
            <w:webHidden/>
          </w:rPr>
          <w:t>32</w:t>
        </w:r>
        <w:r w:rsidR="003F3FC6">
          <w:rPr>
            <w:noProof/>
            <w:webHidden/>
          </w:rPr>
          <w:fldChar w:fldCharType="end"/>
        </w:r>
      </w:hyperlink>
    </w:p>
    <w:p w14:paraId="1EAD3C0C" w14:textId="6E05667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FB1EB3">
          <w:rPr>
            <w:noProof/>
            <w:webHidden/>
          </w:rPr>
          <w:t>33</w:t>
        </w:r>
        <w:r w:rsidR="003F3FC6">
          <w:rPr>
            <w:noProof/>
            <w:webHidden/>
          </w:rPr>
          <w:fldChar w:fldCharType="end"/>
        </w:r>
      </w:hyperlink>
    </w:p>
    <w:p w14:paraId="76E5496F" w14:textId="5B8BDFE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FB1EB3">
          <w:rPr>
            <w:noProof/>
            <w:webHidden/>
          </w:rPr>
          <w:t>35</w:t>
        </w:r>
        <w:r w:rsidR="003F3FC6">
          <w:rPr>
            <w:noProof/>
            <w:webHidden/>
          </w:rPr>
          <w:fldChar w:fldCharType="end"/>
        </w:r>
      </w:hyperlink>
    </w:p>
    <w:p w14:paraId="553F268D" w14:textId="3AC181B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FB1EB3">
          <w:rPr>
            <w:noProof/>
            <w:webHidden/>
          </w:rPr>
          <w:t>40</w:t>
        </w:r>
        <w:r w:rsidR="003F3FC6">
          <w:rPr>
            <w:noProof/>
            <w:webHidden/>
          </w:rPr>
          <w:fldChar w:fldCharType="end"/>
        </w:r>
      </w:hyperlink>
    </w:p>
    <w:p w14:paraId="72B6D98B" w14:textId="2EC0042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FB1EB3">
          <w:rPr>
            <w:noProof/>
            <w:webHidden/>
          </w:rPr>
          <w:t>41</w:t>
        </w:r>
        <w:r w:rsidR="003F3FC6">
          <w:rPr>
            <w:noProof/>
            <w:webHidden/>
          </w:rPr>
          <w:fldChar w:fldCharType="end"/>
        </w:r>
      </w:hyperlink>
    </w:p>
    <w:p w14:paraId="6BC4A008" w14:textId="5187106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FB1EB3">
          <w:rPr>
            <w:noProof/>
            <w:webHidden/>
          </w:rPr>
          <w:t>44</w:t>
        </w:r>
        <w:r w:rsidR="003F3FC6">
          <w:rPr>
            <w:noProof/>
            <w:webHidden/>
          </w:rPr>
          <w:fldChar w:fldCharType="end"/>
        </w:r>
      </w:hyperlink>
    </w:p>
    <w:p w14:paraId="713C3A88" w14:textId="6F0111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FB1EB3">
          <w:rPr>
            <w:noProof/>
            <w:webHidden/>
          </w:rPr>
          <w:t>45</w:t>
        </w:r>
        <w:r w:rsidR="003F3FC6">
          <w:rPr>
            <w:noProof/>
            <w:webHidden/>
          </w:rPr>
          <w:fldChar w:fldCharType="end"/>
        </w:r>
      </w:hyperlink>
    </w:p>
    <w:p w14:paraId="2E9E5557" w14:textId="3317D6A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FB1EB3">
          <w:rPr>
            <w:noProof/>
            <w:webHidden/>
          </w:rPr>
          <w:t>46</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8" w:name="_Toc134982604"/>
      <w:bookmarkStart w:id="69" w:name="_Toc135162702"/>
      <w:r w:rsidRPr="00DD2995">
        <w:lastRenderedPageBreak/>
        <w:t>Streszczenie</w:t>
      </w:r>
      <w:bookmarkEnd w:id="68"/>
      <w:bookmarkEnd w:id="69"/>
    </w:p>
    <w:p w14:paraId="68B5CEF0" w14:textId="3477338A"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tworzenia lekkiego obliczeniowo i skutecznego modelu klasyfikującego znaki drogowe</w:t>
      </w:r>
      <w:r w:rsidR="00C36815">
        <w:t>. Mógłby on</w:t>
      </w:r>
      <w:r>
        <w:t xml:space="preserve"> </w:t>
      </w:r>
      <w:r w:rsidR="00DB76BB">
        <w:t xml:space="preserve">potencjalnie </w:t>
      </w:r>
      <w:r>
        <w:t>przysłużyć się</w:t>
      </w:r>
      <w:r w:rsidR="00F70E10">
        <w:t xml:space="preserve"> poprawie</w:t>
      </w:r>
      <w:r>
        <w:t xml:space="preserve"> bezpieczeństwa na drogach, gdyby zastosować go w</w:t>
      </w:r>
      <w:r w:rsidR="0076703D">
        <w:t> </w:t>
      </w:r>
      <w:r>
        <w:t xml:space="preserve">systemie ADAS. </w:t>
      </w:r>
    </w:p>
    <w:p w14:paraId="7F6D219B" w14:textId="289269A8" w:rsidR="00DD2995" w:rsidRDefault="00DE3E2A" w:rsidP="00DD2995">
      <w:pPr>
        <w:pStyle w:val="BodyText"/>
      </w:pPr>
      <w:r>
        <w:tab/>
      </w:r>
      <w:r w:rsidR="00DD2995">
        <w:t>Praca rozpoczyna się od wprowadzenia do problemu wypadków drogowych i</w:t>
      </w:r>
      <w:r w:rsidR="0076703D">
        <w:t> </w:t>
      </w:r>
      <w:r w:rsidR="00DD2995">
        <w:t>czynnika ludzkiego</w:t>
      </w:r>
      <w:r w:rsidR="00C36815">
        <w:t>.</w:t>
      </w:r>
      <w:r w:rsidR="00DD2995">
        <w:t xml:space="preserve"> </w:t>
      </w:r>
      <w:r w:rsidR="00C36815">
        <w:t>N</w:t>
      </w:r>
      <w:r w:rsidR="00DD2995">
        <w:t>astępnie przechodzi przez historię rozwoju pojazdów autonomicznych, w których takie systemy są niezbędne</w:t>
      </w:r>
      <w:r w:rsidR="00C36815">
        <w:t>. Co więcej przedstawia</w:t>
      </w:r>
      <w:r w:rsidR="00DD2995">
        <w:t xml:space="preserve"> historię rozwoju wizji komputerowej oraz modeli</w:t>
      </w:r>
      <w:r w:rsidR="00C36815">
        <w:t xml:space="preserve"> z nią związanych</w:t>
      </w:r>
      <w:r w:rsidR="00DD2995">
        <w:t xml:space="preserve">. </w:t>
      </w:r>
      <w:r w:rsidR="00C36815">
        <w:t>Kolejno</w:t>
      </w:r>
      <w:r w:rsidR="00DD2995">
        <w:t xml:space="preserv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C36815">
        <w:t>.</w:t>
      </w:r>
      <w:r w:rsidR="00DD2995">
        <w:t xml:space="preserve"> </w:t>
      </w:r>
      <w:r w:rsidR="00C36815">
        <w:t>Opisana została także</w:t>
      </w:r>
      <w:r w:rsidR="00DD2995">
        <w:t xml:space="preserve"> obróbka obrazów przed wysłaniem ich do sieci neuronowej, której architektura </w:t>
      </w:r>
      <w:r>
        <w:t>składa się tylko z 18 warstw i 0.7 miliona parametrów</w:t>
      </w:r>
      <w:r w:rsidR="00DD2995">
        <w:t xml:space="preserve">. </w:t>
      </w:r>
      <w:r w:rsidR="00C36815">
        <w:t>Przedstawione</w:t>
      </w:r>
      <w:r w:rsidR="00DD2995">
        <w:t xml:space="preserve"> zostają </w:t>
      </w:r>
      <w:r>
        <w:t>wyniki,</w:t>
      </w:r>
      <w:r w:rsidR="00DD2995">
        <w:t xml:space="preserve"> </w:t>
      </w:r>
      <w:r>
        <w:t>w których sieć osiągnęła trafność na poziomie 99%</w:t>
      </w:r>
      <w:r w:rsidR="00C36815">
        <w:t>.</w:t>
      </w:r>
      <w:r w:rsidR="00DD2995">
        <w:t xml:space="preserve"> </w:t>
      </w:r>
      <w:r w:rsidR="00C36815">
        <w:t>D</w:t>
      </w:r>
      <w:r w:rsidR="00DD2995">
        <w:t xml:space="preserve">okonuje się </w:t>
      </w:r>
      <w:r w:rsidR="00C36815">
        <w:t xml:space="preserve">także </w:t>
      </w:r>
      <w:r w:rsidR="00DD2995">
        <w:t xml:space="preserve">porównania </w:t>
      </w:r>
      <w:r w:rsidR="009749CB">
        <w:t xml:space="preserve">rezultatów sieci </w:t>
      </w:r>
      <w:r w:rsidR="00DD2995">
        <w:t>z innymi modelami z</w:t>
      </w:r>
      <w:r w:rsidR="0076703D">
        <w:t> </w:t>
      </w:r>
      <w:r w:rsidR="00DD2995">
        <w:t xml:space="preserve">wybranych publikacji. </w:t>
      </w:r>
      <w:r w:rsidR="009749CB">
        <w:t>Koniec końców przedstawione są możliwe modyfikacje mogące poprawić trafność oraz potencjalne połączenie klasyfikatora z system</w:t>
      </w:r>
      <w:r w:rsidR="00C36815">
        <w:t>em</w:t>
      </w:r>
      <w:r w:rsidR="009749CB">
        <w:t xml:space="preserve">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81B2E" w14:textId="77777777" w:rsidR="00B75C6E" w:rsidRDefault="00B75C6E">
      <w:r>
        <w:separator/>
      </w:r>
    </w:p>
  </w:endnote>
  <w:endnote w:type="continuationSeparator" w:id="0">
    <w:p w14:paraId="4047FE94" w14:textId="77777777" w:rsidR="00B75C6E" w:rsidRDefault="00B75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97B8F" w14:textId="77777777" w:rsidR="00B75C6E" w:rsidRDefault="00B75C6E">
      <w:r>
        <w:separator/>
      </w:r>
    </w:p>
  </w:footnote>
  <w:footnote w:type="continuationSeparator" w:id="0">
    <w:p w14:paraId="575FD248" w14:textId="77777777" w:rsidR="00B75C6E" w:rsidRDefault="00B75C6E">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909735120">
    <w:abstractNumId w:val="18"/>
  </w:num>
  <w:num w:numId="2" w16cid:durableId="796412446">
    <w:abstractNumId w:val="11"/>
  </w:num>
  <w:num w:numId="3" w16cid:durableId="1405296611">
    <w:abstractNumId w:val="25"/>
  </w:num>
  <w:num w:numId="4" w16cid:durableId="1416242505">
    <w:abstractNumId w:val="3"/>
  </w:num>
  <w:num w:numId="5" w16cid:durableId="266498925">
    <w:abstractNumId w:val="31"/>
  </w:num>
  <w:num w:numId="6" w16cid:durableId="1554268562">
    <w:abstractNumId w:val="22"/>
  </w:num>
  <w:num w:numId="7" w16cid:durableId="2028022264">
    <w:abstractNumId w:val="33"/>
  </w:num>
  <w:num w:numId="8" w16cid:durableId="1120799600">
    <w:abstractNumId w:val="21"/>
  </w:num>
  <w:num w:numId="9" w16cid:durableId="974985891">
    <w:abstractNumId w:val="23"/>
  </w:num>
  <w:num w:numId="10" w16cid:durableId="295572809">
    <w:abstractNumId w:val="17"/>
  </w:num>
  <w:num w:numId="11" w16cid:durableId="1490827765">
    <w:abstractNumId w:val="27"/>
  </w:num>
  <w:num w:numId="12" w16cid:durableId="103815314">
    <w:abstractNumId w:val="29"/>
  </w:num>
  <w:num w:numId="13" w16cid:durableId="708452811">
    <w:abstractNumId w:val="37"/>
  </w:num>
  <w:num w:numId="14" w16cid:durableId="298074705">
    <w:abstractNumId w:val="5"/>
  </w:num>
  <w:num w:numId="15" w16cid:durableId="1551846758">
    <w:abstractNumId w:val="4"/>
  </w:num>
  <w:num w:numId="16" w16cid:durableId="1931502190">
    <w:abstractNumId w:val="6"/>
  </w:num>
  <w:num w:numId="17" w16cid:durableId="706367522">
    <w:abstractNumId w:val="2"/>
  </w:num>
  <w:num w:numId="18" w16cid:durableId="78214916">
    <w:abstractNumId w:val="16"/>
  </w:num>
  <w:num w:numId="19" w16cid:durableId="1603538292">
    <w:abstractNumId w:val="24"/>
  </w:num>
  <w:num w:numId="20" w16cid:durableId="588125834">
    <w:abstractNumId w:val="0"/>
  </w:num>
  <w:num w:numId="21" w16cid:durableId="1039941076">
    <w:abstractNumId w:val="38"/>
  </w:num>
  <w:num w:numId="22" w16cid:durableId="491216815">
    <w:abstractNumId w:val="9"/>
  </w:num>
  <w:num w:numId="23" w16cid:durableId="2051802459">
    <w:abstractNumId w:val="10"/>
  </w:num>
  <w:num w:numId="24" w16cid:durableId="2066682821">
    <w:abstractNumId w:val="35"/>
  </w:num>
  <w:num w:numId="25" w16cid:durableId="2040621724">
    <w:abstractNumId w:val="20"/>
  </w:num>
  <w:num w:numId="26" w16cid:durableId="1698118911">
    <w:abstractNumId w:val="14"/>
  </w:num>
  <w:num w:numId="27" w16cid:durableId="53821352">
    <w:abstractNumId w:val="36"/>
  </w:num>
  <w:num w:numId="28" w16cid:durableId="853957043">
    <w:abstractNumId w:val="12"/>
  </w:num>
  <w:num w:numId="29" w16cid:durableId="2139102016">
    <w:abstractNumId w:val="1"/>
  </w:num>
  <w:num w:numId="30" w16cid:durableId="1561095105">
    <w:abstractNumId w:val="32"/>
  </w:num>
  <w:num w:numId="31" w16cid:durableId="831944889">
    <w:abstractNumId w:val="19"/>
  </w:num>
  <w:num w:numId="32" w16cid:durableId="660157664">
    <w:abstractNumId w:val="13"/>
  </w:num>
  <w:num w:numId="33" w16cid:durableId="1451971536">
    <w:abstractNumId w:val="8"/>
  </w:num>
  <w:num w:numId="34" w16cid:durableId="1981689065">
    <w:abstractNumId w:val="7"/>
  </w:num>
  <w:num w:numId="35" w16cid:durableId="1104570961">
    <w:abstractNumId w:val="34"/>
  </w:num>
  <w:num w:numId="36" w16cid:durableId="1348755137">
    <w:abstractNumId w:val="15"/>
  </w:num>
  <w:num w:numId="37" w16cid:durableId="646977567">
    <w:abstractNumId w:val="30"/>
  </w:num>
  <w:num w:numId="38" w16cid:durableId="898591024">
    <w:abstractNumId w:val="26"/>
  </w:num>
  <w:num w:numId="39" w16cid:durableId="12897060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3EDF"/>
    <w:rsid w:val="00054FEE"/>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3FD7"/>
    <w:rsid w:val="000847FD"/>
    <w:rsid w:val="000862F8"/>
    <w:rsid w:val="000902B4"/>
    <w:rsid w:val="000926E0"/>
    <w:rsid w:val="000937D4"/>
    <w:rsid w:val="00093D99"/>
    <w:rsid w:val="000951C4"/>
    <w:rsid w:val="000A026B"/>
    <w:rsid w:val="000A0CC3"/>
    <w:rsid w:val="000A1243"/>
    <w:rsid w:val="000A2BBB"/>
    <w:rsid w:val="000A3FC1"/>
    <w:rsid w:val="000B3B4A"/>
    <w:rsid w:val="000B4051"/>
    <w:rsid w:val="000B4C19"/>
    <w:rsid w:val="000B53A5"/>
    <w:rsid w:val="000B6ABE"/>
    <w:rsid w:val="000B6C8C"/>
    <w:rsid w:val="000C1308"/>
    <w:rsid w:val="000C13DE"/>
    <w:rsid w:val="000C33A0"/>
    <w:rsid w:val="000C6A22"/>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55D4"/>
    <w:rsid w:val="001169BD"/>
    <w:rsid w:val="00117AEB"/>
    <w:rsid w:val="00121FDE"/>
    <w:rsid w:val="001222F2"/>
    <w:rsid w:val="00123189"/>
    <w:rsid w:val="00123864"/>
    <w:rsid w:val="00123FA6"/>
    <w:rsid w:val="00131202"/>
    <w:rsid w:val="0013175C"/>
    <w:rsid w:val="00133462"/>
    <w:rsid w:val="001355AC"/>
    <w:rsid w:val="00137C0C"/>
    <w:rsid w:val="0014062E"/>
    <w:rsid w:val="001408FD"/>
    <w:rsid w:val="001435D8"/>
    <w:rsid w:val="0014364A"/>
    <w:rsid w:val="00146A7F"/>
    <w:rsid w:val="00152666"/>
    <w:rsid w:val="00152EB8"/>
    <w:rsid w:val="00153BA9"/>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5C67"/>
    <w:rsid w:val="001D6601"/>
    <w:rsid w:val="001E0E69"/>
    <w:rsid w:val="001E1D9C"/>
    <w:rsid w:val="001E268B"/>
    <w:rsid w:val="001E7761"/>
    <w:rsid w:val="001F20F6"/>
    <w:rsid w:val="001F2F6F"/>
    <w:rsid w:val="001F47A2"/>
    <w:rsid w:val="001F49B2"/>
    <w:rsid w:val="001F56E1"/>
    <w:rsid w:val="001F68EA"/>
    <w:rsid w:val="001F699B"/>
    <w:rsid w:val="001F7B93"/>
    <w:rsid w:val="001F7E17"/>
    <w:rsid w:val="00202881"/>
    <w:rsid w:val="00204576"/>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6BD7"/>
    <w:rsid w:val="00267853"/>
    <w:rsid w:val="00267891"/>
    <w:rsid w:val="002733AB"/>
    <w:rsid w:val="00273CCD"/>
    <w:rsid w:val="00277F64"/>
    <w:rsid w:val="002802FF"/>
    <w:rsid w:val="00280C07"/>
    <w:rsid w:val="00280F3D"/>
    <w:rsid w:val="00281213"/>
    <w:rsid w:val="002820A0"/>
    <w:rsid w:val="00282DB8"/>
    <w:rsid w:val="00285A8E"/>
    <w:rsid w:val="00287072"/>
    <w:rsid w:val="0028713F"/>
    <w:rsid w:val="00287C46"/>
    <w:rsid w:val="00294D04"/>
    <w:rsid w:val="002950BD"/>
    <w:rsid w:val="00296634"/>
    <w:rsid w:val="00297390"/>
    <w:rsid w:val="00297D78"/>
    <w:rsid w:val="002A1C94"/>
    <w:rsid w:val="002A3C0D"/>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5C87"/>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58D0"/>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4467"/>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DE5"/>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7797A"/>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59A0"/>
    <w:rsid w:val="004C6B32"/>
    <w:rsid w:val="004D1165"/>
    <w:rsid w:val="004D4683"/>
    <w:rsid w:val="004D5316"/>
    <w:rsid w:val="004E021E"/>
    <w:rsid w:val="004E18D9"/>
    <w:rsid w:val="004E26F6"/>
    <w:rsid w:val="004E3BC4"/>
    <w:rsid w:val="004E7A7B"/>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A06"/>
    <w:rsid w:val="00514CAA"/>
    <w:rsid w:val="005158DA"/>
    <w:rsid w:val="00515D97"/>
    <w:rsid w:val="00516309"/>
    <w:rsid w:val="00516519"/>
    <w:rsid w:val="005165C4"/>
    <w:rsid w:val="00516975"/>
    <w:rsid w:val="00516A72"/>
    <w:rsid w:val="00524117"/>
    <w:rsid w:val="0052491C"/>
    <w:rsid w:val="00524B2A"/>
    <w:rsid w:val="005269F9"/>
    <w:rsid w:val="00530C14"/>
    <w:rsid w:val="00530FC7"/>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31E4"/>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0D46"/>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3AFE"/>
    <w:rsid w:val="005E4F31"/>
    <w:rsid w:val="005E5D97"/>
    <w:rsid w:val="005E67AD"/>
    <w:rsid w:val="005E6E67"/>
    <w:rsid w:val="005F040D"/>
    <w:rsid w:val="005F06BB"/>
    <w:rsid w:val="005F1364"/>
    <w:rsid w:val="005F2644"/>
    <w:rsid w:val="005F2888"/>
    <w:rsid w:val="005F43EC"/>
    <w:rsid w:val="005F503F"/>
    <w:rsid w:val="00601164"/>
    <w:rsid w:val="0060243F"/>
    <w:rsid w:val="0060448F"/>
    <w:rsid w:val="00606AC5"/>
    <w:rsid w:val="006106AE"/>
    <w:rsid w:val="006128E9"/>
    <w:rsid w:val="00612990"/>
    <w:rsid w:val="006177BE"/>
    <w:rsid w:val="00620BFA"/>
    <w:rsid w:val="0062183A"/>
    <w:rsid w:val="00622F81"/>
    <w:rsid w:val="00623E95"/>
    <w:rsid w:val="00624486"/>
    <w:rsid w:val="00625EEA"/>
    <w:rsid w:val="006267E8"/>
    <w:rsid w:val="006316D6"/>
    <w:rsid w:val="006337D5"/>
    <w:rsid w:val="0063415B"/>
    <w:rsid w:val="00634451"/>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C8F"/>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4D38"/>
    <w:rsid w:val="006D7D90"/>
    <w:rsid w:val="006D7F80"/>
    <w:rsid w:val="006E0B8F"/>
    <w:rsid w:val="006E1476"/>
    <w:rsid w:val="006E2A89"/>
    <w:rsid w:val="006E33D7"/>
    <w:rsid w:val="006E3F47"/>
    <w:rsid w:val="006E4C92"/>
    <w:rsid w:val="006F0C54"/>
    <w:rsid w:val="006F165C"/>
    <w:rsid w:val="006F7EEA"/>
    <w:rsid w:val="0070107A"/>
    <w:rsid w:val="007038EC"/>
    <w:rsid w:val="00703CCB"/>
    <w:rsid w:val="00704948"/>
    <w:rsid w:val="00707560"/>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03D"/>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A53BD"/>
    <w:rsid w:val="007A7E0B"/>
    <w:rsid w:val="007B0711"/>
    <w:rsid w:val="007B1F6E"/>
    <w:rsid w:val="007B4FBE"/>
    <w:rsid w:val="007B5A5D"/>
    <w:rsid w:val="007C1C60"/>
    <w:rsid w:val="007C1EE7"/>
    <w:rsid w:val="007C292C"/>
    <w:rsid w:val="007C3B93"/>
    <w:rsid w:val="007C45CC"/>
    <w:rsid w:val="007C6EB1"/>
    <w:rsid w:val="007D1CB8"/>
    <w:rsid w:val="007D3630"/>
    <w:rsid w:val="007D5EB7"/>
    <w:rsid w:val="007D67E7"/>
    <w:rsid w:val="007E0250"/>
    <w:rsid w:val="007E2C97"/>
    <w:rsid w:val="007E36A6"/>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0EC1"/>
    <w:rsid w:val="00826037"/>
    <w:rsid w:val="00826EDB"/>
    <w:rsid w:val="0082741B"/>
    <w:rsid w:val="00827B19"/>
    <w:rsid w:val="00827FD6"/>
    <w:rsid w:val="0083170D"/>
    <w:rsid w:val="0083429D"/>
    <w:rsid w:val="008352E5"/>
    <w:rsid w:val="00835CB1"/>
    <w:rsid w:val="0083663E"/>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0D"/>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5834"/>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0D8"/>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43C7"/>
    <w:rsid w:val="009B5E55"/>
    <w:rsid w:val="009B7490"/>
    <w:rsid w:val="009C1705"/>
    <w:rsid w:val="009C2D9E"/>
    <w:rsid w:val="009C2F31"/>
    <w:rsid w:val="009C3409"/>
    <w:rsid w:val="009C48D2"/>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5B73"/>
    <w:rsid w:val="009E7291"/>
    <w:rsid w:val="009F1E10"/>
    <w:rsid w:val="009F2974"/>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2208"/>
    <w:rsid w:val="00A432BE"/>
    <w:rsid w:val="00A45228"/>
    <w:rsid w:val="00A459D5"/>
    <w:rsid w:val="00A45D9D"/>
    <w:rsid w:val="00A45E5C"/>
    <w:rsid w:val="00A4691D"/>
    <w:rsid w:val="00A473F8"/>
    <w:rsid w:val="00A47641"/>
    <w:rsid w:val="00A500CA"/>
    <w:rsid w:val="00A510A6"/>
    <w:rsid w:val="00A51146"/>
    <w:rsid w:val="00A52320"/>
    <w:rsid w:val="00A55DD4"/>
    <w:rsid w:val="00A577EA"/>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13E"/>
    <w:rsid w:val="00AA4D27"/>
    <w:rsid w:val="00AA5731"/>
    <w:rsid w:val="00AA59F4"/>
    <w:rsid w:val="00AA7748"/>
    <w:rsid w:val="00AA7B52"/>
    <w:rsid w:val="00AB18E9"/>
    <w:rsid w:val="00AB3068"/>
    <w:rsid w:val="00AB419F"/>
    <w:rsid w:val="00AB4719"/>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068F"/>
    <w:rsid w:val="00AE076A"/>
    <w:rsid w:val="00AE20E5"/>
    <w:rsid w:val="00AE4DD9"/>
    <w:rsid w:val="00AE7F1C"/>
    <w:rsid w:val="00AF1432"/>
    <w:rsid w:val="00AF1F3E"/>
    <w:rsid w:val="00AF2E15"/>
    <w:rsid w:val="00AF4958"/>
    <w:rsid w:val="00AF4B01"/>
    <w:rsid w:val="00AF717A"/>
    <w:rsid w:val="00B005B9"/>
    <w:rsid w:val="00B00AE4"/>
    <w:rsid w:val="00B00D9A"/>
    <w:rsid w:val="00B03B53"/>
    <w:rsid w:val="00B03B7B"/>
    <w:rsid w:val="00B0470A"/>
    <w:rsid w:val="00B07414"/>
    <w:rsid w:val="00B12C82"/>
    <w:rsid w:val="00B1452F"/>
    <w:rsid w:val="00B1649E"/>
    <w:rsid w:val="00B16A78"/>
    <w:rsid w:val="00B22984"/>
    <w:rsid w:val="00B22BBD"/>
    <w:rsid w:val="00B232D9"/>
    <w:rsid w:val="00B32366"/>
    <w:rsid w:val="00B37040"/>
    <w:rsid w:val="00B37F79"/>
    <w:rsid w:val="00B408C0"/>
    <w:rsid w:val="00B411CB"/>
    <w:rsid w:val="00B43646"/>
    <w:rsid w:val="00B43679"/>
    <w:rsid w:val="00B4394E"/>
    <w:rsid w:val="00B442B6"/>
    <w:rsid w:val="00B445C5"/>
    <w:rsid w:val="00B514FF"/>
    <w:rsid w:val="00B5183E"/>
    <w:rsid w:val="00B51D91"/>
    <w:rsid w:val="00B5355A"/>
    <w:rsid w:val="00B54D9C"/>
    <w:rsid w:val="00B5504B"/>
    <w:rsid w:val="00B56179"/>
    <w:rsid w:val="00B5682E"/>
    <w:rsid w:val="00B57D76"/>
    <w:rsid w:val="00B61A5B"/>
    <w:rsid w:val="00B625EB"/>
    <w:rsid w:val="00B6493A"/>
    <w:rsid w:val="00B66FEA"/>
    <w:rsid w:val="00B70FCF"/>
    <w:rsid w:val="00B71B40"/>
    <w:rsid w:val="00B72FEA"/>
    <w:rsid w:val="00B7306E"/>
    <w:rsid w:val="00B736A6"/>
    <w:rsid w:val="00B7402A"/>
    <w:rsid w:val="00B75C6E"/>
    <w:rsid w:val="00B779D6"/>
    <w:rsid w:val="00B77C3C"/>
    <w:rsid w:val="00B77F25"/>
    <w:rsid w:val="00B8031B"/>
    <w:rsid w:val="00B82F32"/>
    <w:rsid w:val="00B866B4"/>
    <w:rsid w:val="00B8720D"/>
    <w:rsid w:val="00B902EA"/>
    <w:rsid w:val="00B94B11"/>
    <w:rsid w:val="00B94E28"/>
    <w:rsid w:val="00B959FA"/>
    <w:rsid w:val="00B96ED4"/>
    <w:rsid w:val="00BA0E26"/>
    <w:rsid w:val="00BA2221"/>
    <w:rsid w:val="00BA3F81"/>
    <w:rsid w:val="00BA42DA"/>
    <w:rsid w:val="00BA52AA"/>
    <w:rsid w:val="00BA56BB"/>
    <w:rsid w:val="00BB05B8"/>
    <w:rsid w:val="00BB0B17"/>
    <w:rsid w:val="00BB29CA"/>
    <w:rsid w:val="00BB307B"/>
    <w:rsid w:val="00BB47E8"/>
    <w:rsid w:val="00BB54D2"/>
    <w:rsid w:val="00BC0EC0"/>
    <w:rsid w:val="00BC720C"/>
    <w:rsid w:val="00BD297A"/>
    <w:rsid w:val="00BD2E56"/>
    <w:rsid w:val="00BD5CCD"/>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815"/>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924"/>
    <w:rsid w:val="00C95BC6"/>
    <w:rsid w:val="00C96E57"/>
    <w:rsid w:val="00C970AA"/>
    <w:rsid w:val="00C978AC"/>
    <w:rsid w:val="00C97947"/>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6B11"/>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51D7"/>
    <w:rsid w:val="00CF6185"/>
    <w:rsid w:val="00D01B9A"/>
    <w:rsid w:val="00D02E66"/>
    <w:rsid w:val="00D04231"/>
    <w:rsid w:val="00D04AE0"/>
    <w:rsid w:val="00D05FF5"/>
    <w:rsid w:val="00D062A1"/>
    <w:rsid w:val="00D070DB"/>
    <w:rsid w:val="00D07748"/>
    <w:rsid w:val="00D135A5"/>
    <w:rsid w:val="00D15525"/>
    <w:rsid w:val="00D161F9"/>
    <w:rsid w:val="00D166C0"/>
    <w:rsid w:val="00D23C0E"/>
    <w:rsid w:val="00D2745E"/>
    <w:rsid w:val="00D30BC6"/>
    <w:rsid w:val="00D31AC8"/>
    <w:rsid w:val="00D32A3B"/>
    <w:rsid w:val="00D36577"/>
    <w:rsid w:val="00D36B3D"/>
    <w:rsid w:val="00D42FA6"/>
    <w:rsid w:val="00D4336F"/>
    <w:rsid w:val="00D434BD"/>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26F18"/>
    <w:rsid w:val="00E329A9"/>
    <w:rsid w:val="00E3389F"/>
    <w:rsid w:val="00E351AB"/>
    <w:rsid w:val="00E36763"/>
    <w:rsid w:val="00E3701D"/>
    <w:rsid w:val="00E40D1A"/>
    <w:rsid w:val="00E4272C"/>
    <w:rsid w:val="00E42761"/>
    <w:rsid w:val="00E42E4E"/>
    <w:rsid w:val="00E4714A"/>
    <w:rsid w:val="00E47A85"/>
    <w:rsid w:val="00E5399F"/>
    <w:rsid w:val="00E560EE"/>
    <w:rsid w:val="00E565E1"/>
    <w:rsid w:val="00E621FB"/>
    <w:rsid w:val="00E64421"/>
    <w:rsid w:val="00E658C2"/>
    <w:rsid w:val="00E66A59"/>
    <w:rsid w:val="00E70235"/>
    <w:rsid w:val="00E70E90"/>
    <w:rsid w:val="00E719CE"/>
    <w:rsid w:val="00E74CE7"/>
    <w:rsid w:val="00E80509"/>
    <w:rsid w:val="00E80AC7"/>
    <w:rsid w:val="00E820F8"/>
    <w:rsid w:val="00E82696"/>
    <w:rsid w:val="00E82809"/>
    <w:rsid w:val="00E83F38"/>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1F0A"/>
    <w:rsid w:val="00EB3E8D"/>
    <w:rsid w:val="00EB4274"/>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28E2"/>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0E10"/>
    <w:rsid w:val="00F71631"/>
    <w:rsid w:val="00F716C0"/>
    <w:rsid w:val="00F750A5"/>
    <w:rsid w:val="00F75E35"/>
    <w:rsid w:val="00F76C45"/>
    <w:rsid w:val="00F77089"/>
    <w:rsid w:val="00F81379"/>
    <w:rsid w:val="00F82847"/>
    <w:rsid w:val="00F83D92"/>
    <w:rsid w:val="00F8557A"/>
    <w:rsid w:val="00F92269"/>
    <w:rsid w:val="00F92CB5"/>
    <w:rsid w:val="00F92E42"/>
    <w:rsid w:val="00F94EFA"/>
    <w:rsid w:val="00F968E7"/>
    <w:rsid w:val="00F96A80"/>
    <w:rsid w:val="00F9739A"/>
    <w:rsid w:val="00F978CD"/>
    <w:rsid w:val="00FA7751"/>
    <w:rsid w:val="00FB09FF"/>
    <w:rsid w:val="00FB1075"/>
    <w:rsid w:val="00FB1EB3"/>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285233530">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11357031">
      <w:bodyDiv w:val="1"/>
      <w:marLeft w:val="0"/>
      <w:marRight w:val="0"/>
      <w:marTop w:val="0"/>
      <w:marBottom w:val="0"/>
      <w:divBdr>
        <w:top w:val="none" w:sz="0" w:space="0" w:color="auto"/>
        <w:left w:val="none" w:sz="0" w:space="0" w:color="auto"/>
        <w:bottom w:val="none" w:sz="0" w:space="0" w:color="auto"/>
        <w:right w:val="none" w:sz="0" w:space="0" w:color="auto"/>
      </w:divBdr>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161</TotalTime>
  <Pages>1</Pages>
  <Words>12768</Words>
  <Characters>72778</Characters>
  <Application>Microsoft Office Word</Application>
  <DocSecurity>0</DocSecurity>
  <Lines>606</Lines>
  <Paragraphs>17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85376</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91</cp:revision>
  <cp:lastPrinted>2023-05-29T18:51:00Z</cp:lastPrinted>
  <dcterms:created xsi:type="dcterms:W3CDTF">2023-03-18T19:59:00Z</dcterms:created>
  <dcterms:modified xsi:type="dcterms:W3CDTF">2023-05-2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